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0667894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w:t>
      </w:r>
      <w:commentRangeStart w:id="5"/>
      <w:r w:rsidRPr="00C8550B">
        <w:rPr>
          <w:lang w:val="de-DE"/>
        </w:rPr>
        <w:t xml:space="preserve">Message-Broker </w:t>
      </w:r>
      <w:commentRangeEnd w:id="5"/>
      <w:r w:rsidR="007633F7">
        <w:rPr>
          <w:rStyle w:val="Kommentarzeichen"/>
        </w:rPr>
        <w:commentReference w:id="5"/>
      </w:r>
      <w:r w:rsidRPr="00C8550B">
        <w:rPr>
          <w:lang w:val="de-DE"/>
        </w:rPr>
        <w:t xml:space="preserve">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1213B012"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6"/>
      <w:r w:rsidRPr="000A5242">
        <w:rPr>
          <w:lang w:val="de-DE"/>
        </w:rPr>
        <w:t>Ereignissen</w:t>
      </w:r>
      <w:commentRangeEnd w:id="6"/>
      <w:r w:rsidR="00511D0A">
        <w:rPr>
          <w:rStyle w:val="Kommentarzeichen"/>
        </w:rPr>
        <w:commentReference w:id="6"/>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7"/>
      <w:r w:rsidRPr="00182591">
        <w:rPr>
          <w:lang w:val="de-DE"/>
        </w:rPr>
        <w:t xml:space="preserve">Knoten </w:t>
      </w:r>
      <w:commentRangeEnd w:id="7"/>
      <w:r w:rsidR="00511D0A">
        <w:rPr>
          <w:rStyle w:val="Kommentarzeichen"/>
        </w:rPr>
        <w:commentReference w:id="7"/>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8"/>
      <w:commentRangeStart w:id="9"/>
      <w:r w:rsidRPr="004C0A06">
        <w:rPr>
          <w:highlight w:val="yellow"/>
          <w:lang w:val="de-DE"/>
        </w:rPr>
        <w:t>Eine</w:t>
      </w:r>
      <w:commentRangeEnd w:id="8"/>
      <w:r w:rsidR="00511D0A">
        <w:rPr>
          <w:rStyle w:val="Kommentarzeichen"/>
        </w:rPr>
        <w:commentReference w:id="8"/>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9"/>
      <w:r w:rsidR="007633F7">
        <w:rPr>
          <w:rStyle w:val="Kommentarzeichen"/>
        </w:rPr>
        <w:commentReference w:id="9"/>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0"/>
      <w:r w:rsidR="005E4407">
        <w:rPr>
          <w:lang w:val="de-DE"/>
        </w:rPr>
        <w:t>so</w:t>
      </w:r>
      <w:r>
        <w:rPr>
          <w:lang w:val="de-DE"/>
        </w:rPr>
        <w:t xml:space="preserve">genannten </w:t>
      </w:r>
      <w:commentRangeEnd w:id="10"/>
      <w:r w:rsidR="007633F7">
        <w:rPr>
          <w:rStyle w:val="Kommentarzeichen"/>
        </w:rPr>
        <w:commentReference w:id="10"/>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1"/>
      <w:r>
        <w:rPr>
          <w:lang w:val="de-DE"/>
        </w:rPr>
        <w:t xml:space="preserve">verteilte Objekte </w:t>
      </w:r>
      <w:commentRangeEnd w:id="11"/>
      <w:r w:rsidR="00F403D0">
        <w:rPr>
          <w:rStyle w:val="Kommentarzeichen"/>
        </w:rPr>
        <w:commentReference w:id="11"/>
      </w:r>
      <w:r>
        <w:rPr>
          <w:lang w:val="de-DE"/>
        </w:rPr>
        <w:t xml:space="preserve">dar. Der Zugriff muss dabei so erfolgen, als würde das Objekt zu diesem Zeitpunkt </w:t>
      </w:r>
      <w:commentRangeStart w:id="12"/>
      <w:r>
        <w:rPr>
          <w:lang w:val="de-DE"/>
        </w:rPr>
        <w:t>nur durch einen Akteur bearbeitet werden und ist anschließend</w:t>
      </w:r>
      <w:commentRangeStart w:id="13"/>
      <w:r>
        <w:rPr>
          <w:lang w:val="de-DE"/>
        </w:rPr>
        <w:t xml:space="preserve"> </w:t>
      </w:r>
      <w:commentRangeEnd w:id="13"/>
      <w:r w:rsidR="007633F7">
        <w:rPr>
          <w:rStyle w:val="Kommentarzeichen"/>
        </w:rPr>
        <w:commentReference w:id="13"/>
      </w:r>
      <w:r>
        <w:rPr>
          <w:lang w:val="de-DE"/>
        </w:rPr>
        <w:t>zu synchronisieren</w:t>
      </w:r>
      <w:commentRangeEnd w:id="12"/>
      <w:r w:rsidR="00F403D0">
        <w:rPr>
          <w:rStyle w:val="Kommentarzeichen"/>
        </w:rPr>
        <w:commentReference w:id="12"/>
      </w:r>
      <w:r>
        <w:rPr>
          <w:lang w:val="de-DE"/>
        </w:rPr>
        <w:t xml:space="preserve"> </w:t>
      </w:r>
      <w:commentRangeStart w:id="14"/>
      <w:r>
        <w:rPr>
          <w:lang w:val="de-DE"/>
        </w:rPr>
        <w:t>um</w:t>
      </w:r>
      <w:commentRangeEnd w:id="14"/>
      <w:r w:rsidR="007633F7">
        <w:rPr>
          <w:rStyle w:val="Kommentarzeichen"/>
        </w:rPr>
        <w:commentReference w:id="14"/>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15"/>
      <w:r w:rsidR="00870053" w:rsidRPr="00636A6D">
        <w:rPr>
          <w:lang w:val="de-DE"/>
        </w:rPr>
        <w:t>war</w:t>
      </w:r>
      <w:r w:rsidR="0085194D" w:rsidRPr="00636A6D">
        <w:rPr>
          <w:lang w:val="de-DE"/>
        </w:rPr>
        <w:t xml:space="preserve"> </w:t>
      </w:r>
      <w:commentRangeEnd w:id="15"/>
      <w:r w:rsidR="00F403D0">
        <w:rPr>
          <w:rStyle w:val="Kommentarzeichen"/>
        </w:rPr>
        <w:commentReference w:id="15"/>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16"/>
      <w:r w:rsidR="00870053" w:rsidRPr="00636A6D">
        <w:rPr>
          <w:lang w:val="de-DE"/>
        </w:rPr>
        <w:t xml:space="preserve">in einer einzigen Applikation </w:t>
      </w:r>
      <w:commentRangeEnd w:id="16"/>
      <w:r w:rsidR="00F403D0">
        <w:rPr>
          <w:rStyle w:val="Kommentarzeichen"/>
        </w:rPr>
        <w:commentReference w:id="16"/>
      </w:r>
      <w:r w:rsidR="00870053" w:rsidRPr="00636A6D">
        <w:rPr>
          <w:lang w:val="de-DE"/>
        </w:rPr>
        <w:t xml:space="preserve">abgebildet wurden. Die Komponenten waren zum Teil durch </w:t>
      </w:r>
      <w:commentRangeStart w:id="17"/>
      <w:r w:rsidR="00870053" w:rsidRPr="00636A6D">
        <w:rPr>
          <w:lang w:val="de-DE"/>
        </w:rPr>
        <w:t>sehr viele</w:t>
      </w:r>
      <w:commentRangeEnd w:id="17"/>
      <w:r w:rsidR="00F403D0">
        <w:rPr>
          <w:rStyle w:val="Kommentarzeichen"/>
        </w:rPr>
        <w:commentReference w:id="17"/>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2"/>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8"/>
      <w:r w:rsidRPr="00636A6D">
        <w:rPr>
          <w:lang w:val="de-DE"/>
        </w:rPr>
        <w:t>Struktur des Anwendungsszenarios</w:t>
      </w:r>
      <w:commentRangeEnd w:id="18"/>
      <w:r w:rsidR="00801D40">
        <w:rPr>
          <w:rStyle w:val="Kommentarzeichen"/>
          <w:i w:val="0"/>
          <w:iCs w:val="0"/>
        </w:rPr>
        <w:commentReference w:id="18"/>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w:t>
      </w:r>
      <w:r w:rsidRPr="00636A6D">
        <w:rPr>
          <w:lang w:val="de-DE"/>
        </w:rPr>
        <w:lastRenderedPageBreak/>
        <w:t>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3"/>
      </w:r>
    </w:p>
    <w:p w14:paraId="40BECCC0" w14:textId="14D7D050"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9"/>
      <w:r w:rsidRPr="00636A6D">
        <w:rPr>
          <w:lang w:val="de-DE"/>
        </w:rPr>
        <w:t>alte Projekt</w:t>
      </w:r>
      <w:commentRangeEnd w:id="19"/>
      <w:r w:rsidR="00403C01">
        <w:rPr>
          <w:rStyle w:val="Kommentarzeichen"/>
        </w:rPr>
        <w:commentReference w:id="19"/>
      </w:r>
      <w:r w:rsidRPr="00636A6D">
        <w:rPr>
          <w:lang w:val="de-DE"/>
        </w:rPr>
        <w:t xml:space="preserve"> als eine </w:t>
      </w:r>
      <w:commentRangeStart w:id="20"/>
      <w:r w:rsidR="00EA2F13">
        <w:rPr>
          <w:lang w:val="de-DE"/>
        </w:rPr>
        <w:t>monolithische</w:t>
      </w:r>
      <w:r w:rsidRPr="00636A6D">
        <w:rPr>
          <w:lang w:val="de-DE"/>
        </w:rPr>
        <w:t xml:space="preserve"> Java-Anwendung</w:t>
      </w:r>
      <w:commentRangeEnd w:id="20"/>
      <w:r w:rsidR="00403C01">
        <w:rPr>
          <w:rStyle w:val="Kommentarzeichen"/>
        </w:rPr>
        <w:commentReference w:id="20"/>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21"/>
      <w:r w:rsidRPr="00636A6D">
        <w:rPr>
          <w:lang w:val="de-DE"/>
        </w:rPr>
        <w:t>aus</w:t>
      </w:r>
      <w:commentRangeEnd w:id="21"/>
      <w:r w:rsidR="0087494A">
        <w:rPr>
          <w:rStyle w:val="Kommentarzeichen"/>
        </w:rPr>
        <w:commentReference w:id="21"/>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sidRPr="00A6598C">
        <w:rPr>
          <w:lang w:val="de-DE"/>
        </w:rPr>
        <w:t xml:space="preserve">Abbildung </w:t>
      </w:r>
      <w:r w:rsidR="002A41D8">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22"/>
      <w:r w:rsidRPr="00636A6D">
        <w:rPr>
          <w:lang w:val="de-DE"/>
        </w:rPr>
        <w:t xml:space="preserve">sind differenziert zu betrachten </w:t>
      </w:r>
      <w:commentRangeEnd w:id="22"/>
      <w:r w:rsidR="0087494A">
        <w:rPr>
          <w:rStyle w:val="Kommentarzeichen"/>
        </w:rPr>
        <w:commentReference w:id="22"/>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23"/>
      <w:r w:rsidRPr="004B5266">
        <w:rPr>
          <w:lang w:val="de-DE"/>
        </w:rPr>
        <w:t xml:space="preserve">Die Server-Komponente beinhaltet alle Funktionen, die für die serverseitige Anwendung notwendig sind. </w:t>
      </w:r>
      <w:commentRangeEnd w:id="23"/>
      <w:r w:rsidR="0087494A">
        <w:rPr>
          <w:rStyle w:val="Kommentarzeichen"/>
        </w:rPr>
        <w:commentReference w:id="23"/>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24"/>
      <w:r w:rsidR="00DC20CF" w:rsidRPr="004B5266">
        <w:rPr>
          <w:lang w:val="de-DE"/>
        </w:rPr>
        <w:t xml:space="preserve">Datenobjekte </w:t>
      </w:r>
      <w:commentRangeEnd w:id="24"/>
      <w:r w:rsidR="00F81187">
        <w:rPr>
          <w:rStyle w:val="Kommentarzeichen"/>
        </w:rPr>
        <w:commentReference w:id="24"/>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25"/>
      <w:r w:rsidR="00B364D9" w:rsidRPr="004B5266">
        <w:rPr>
          <w:lang w:val="de-DE"/>
        </w:rPr>
        <w:t xml:space="preserve">Bauen </w:t>
      </w:r>
      <w:commentRangeEnd w:id="25"/>
      <w:r w:rsidR="00F81187">
        <w:rPr>
          <w:rStyle w:val="Kommentarzeichen"/>
        </w:rPr>
        <w:commentReference w:id="25"/>
      </w:r>
      <w:r w:rsidR="00B364D9" w:rsidRPr="004B5266">
        <w:rPr>
          <w:lang w:val="de-DE"/>
        </w:rPr>
        <w:t>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26" w:name="_Ref469399142"/>
      <w:bookmarkStart w:id="27"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26"/>
      <w:r w:rsidRPr="00636A6D">
        <w:rPr>
          <w:lang w:val="de-DE"/>
        </w:rPr>
        <w:t xml:space="preserve">: </w:t>
      </w:r>
      <w:bookmarkStart w:id="28" w:name="_Ref469399124"/>
      <w:r w:rsidRPr="00636A6D">
        <w:rPr>
          <w:lang w:val="de-DE"/>
        </w:rPr>
        <w:t>Komponentenmodell der serverseitigen Anwendung</w:t>
      </w:r>
      <w:bookmarkEnd w:id="27"/>
      <w:bookmarkEnd w:id="28"/>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522277" w:rsidR="000F0B12" w:rsidRPr="00636A6D" w:rsidRDefault="000F0B12" w:rsidP="00332E98">
      <w:pPr>
        <w:jc w:val="both"/>
        <w:rPr>
          <w:lang w:val="de-DE"/>
        </w:rPr>
      </w:pPr>
      <w:r w:rsidRPr="00636A6D">
        <w:rPr>
          <w:lang w:val="de-DE"/>
        </w:rPr>
        <w:t xml:space="preserve">Anders als die Serverkomponente wurde der Client </w:t>
      </w:r>
      <w:commentRangeStart w:id="29"/>
      <w:r w:rsidRPr="00636A6D">
        <w:rPr>
          <w:lang w:val="de-DE"/>
        </w:rPr>
        <w:t xml:space="preserve">viel </w:t>
      </w:r>
      <w:commentRangeEnd w:id="29"/>
      <w:r w:rsidR="001834CB">
        <w:rPr>
          <w:rStyle w:val="Kommentarzeichen"/>
        </w:rPr>
        <w:commentReference w:id="29"/>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30"/>
      <w:r w:rsidRPr="00636A6D">
        <w:rPr>
          <w:lang w:val="de-DE"/>
        </w:rPr>
        <w:t>Der Code wurde allerdings in komplett unabhängigen Projek</w:t>
      </w:r>
      <w:r w:rsidR="00EC4695" w:rsidRPr="00636A6D">
        <w:rPr>
          <w:lang w:val="de-DE"/>
        </w:rPr>
        <w:t xml:space="preserve">ten entwickelt. </w:t>
      </w:r>
      <w:commentRangeEnd w:id="30"/>
      <w:r w:rsidR="00A0620B">
        <w:rPr>
          <w:rStyle w:val="Kommentarzeichen"/>
        </w:rPr>
        <w:commentReference w:id="30"/>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31"/>
      <w:r w:rsidR="00EC4695" w:rsidRPr="00636A6D">
        <w:rPr>
          <w:lang w:val="de-DE"/>
        </w:rPr>
        <w:t>sehr schlank</w:t>
      </w:r>
      <w:commentRangeEnd w:id="31"/>
      <w:r w:rsidR="00370B29">
        <w:rPr>
          <w:rStyle w:val="Kommentarzeichen"/>
        </w:rPr>
        <w:commentReference w:id="31"/>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32"/>
      <w:r w:rsidR="006940C0" w:rsidRPr="00636A6D">
        <w:rPr>
          <w:lang w:val="de-DE"/>
        </w:rPr>
        <w:t xml:space="preserve">Konnektoren-Komponenten </w:t>
      </w:r>
      <w:commentRangeEnd w:id="32"/>
      <w:r w:rsidR="00370B29">
        <w:rPr>
          <w:rStyle w:val="Kommentarzeichen"/>
        </w:rPr>
        <w:commentReference w:id="32"/>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33"/>
      <w:commentRangeStart w:id="34"/>
      <w:r w:rsidR="00A640EA" w:rsidRPr="000A1BF5">
        <w:rPr>
          <w:highlight w:val="yellow"/>
          <w:lang w:val="de-DE"/>
        </w:rPr>
        <w:t>Dies</w:t>
      </w:r>
      <w:commentRangeEnd w:id="33"/>
      <w:r w:rsidR="000A1BF5" w:rsidRPr="000A1BF5">
        <w:rPr>
          <w:rStyle w:val="Kommentarzeichen"/>
          <w:highlight w:val="yellow"/>
        </w:rPr>
        <w:commentReference w:id="33"/>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34"/>
      <w:r w:rsidR="000A1BF5">
        <w:rPr>
          <w:rStyle w:val="Kommentarzeichen"/>
        </w:rPr>
        <w:commentReference w:id="34"/>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3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3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36"/>
      <w:r w:rsidRPr="00636A6D">
        <w:rPr>
          <w:lang w:val="de-DE"/>
        </w:rPr>
        <w:t xml:space="preserve">eines </w:t>
      </w:r>
      <w:commentRangeEnd w:id="36"/>
      <w:r w:rsidR="000A1BF5">
        <w:rPr>
          <w:rStyle w:val="Kommentarzeichen"/>
        </w:rPr>
        <w:commentReference w:id="36"/>
      </w:r>
      <w:r w:rsidRPr="00636A6D">
        <w:rPr>
          <w:lang w:val="de-DE"/>
        </w:rPr>
        <w:t xml:space="preserve">Benchmarkings ist ein separater Baustein, der Benchmark-Client, implementiert. Anders als der vom </w:t>
      </w:r>
      <w:commentRangeStart w:id="37"/>
      <w:r w:rsidRPr="00636A6D">
        <w:rPr>
          <w:lang w:val="de-DE"/>
        </w:rPr>
        <w:t xml:space="preserve">Ausgang </w:t>
      </w:r>
      <w:commentRangeEnd w:id="37"/>
      <w:r w:rsidR="000A1BF5">
        <w:rPr>
          <w:rStyle w:val="Kommentarzeichen"/>
        </w:rPr>
        <w:commentReference w:id="37"/>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8"/>
      <w:r w:rsidRPr="00636A6D">
        <w:rPr>
          <w:lang w:val="de-DE"/>
        </w:rPr>
        <w:t>Anwendungsclient</w:t>
      </w:r>
      <w:commentRangeEnd w:id="38"/>
      <w:r w:rsidR="000A1BF5">
        <w:rPr>
          <w:rStyle w:val="Kommentarzeichen"/>
        </w:rPr>
        <w:commentReference w:id="38"/>
      </w:r>
      <w:r w:rsidRPr="00636A6D">
        <w:rPr>
          <w:lang w:val="de-DE"/>
        </w:rPr>
        <w:t xml:space="preserve">. Wie der </w:t>
      </w:r>
      <w:r w:rsidRPr="000A1BF5">
        <w:rPr>
          <w:highlight w:val="yellow"/>
          <w:lang w:val="de-DE"/>
        </w:rPr>
        <w:t>normale</w:t>
      </w:r>
      <w:r w:rsidRPr="00636A6D">
        <w:rPr>
          <w:lang w:val="de-DE"/>
        </w:rPr>
        <w:t xml:space="preserve"> Client, nutzt auch </w:t>
      </w:r>
      <w:commentRangeStart w:id="39"/>
      <w:r w:rsidRPr="00636A6D">
        <w:rPr>
          <w:lang w:val="de-DE"/>
        </w:rPr>
        <w:t xml:space="preserve">dieser </w:t>
      </w:r>
      <w:commentRangeEnd w:id="39"/>
      <w:r w:rsidR="004C7E9F">
        <w:rPr>
          <w:rStyle w:val="Kommentarzeichen"/>
        </w:rPr>
        <w:commentReference w:id="39"/>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005F8B2C" w:rsidR="005749F2" w:rsidRDefault="005749F2" w:rsidP="00332E98">
      <w:pPr>
        <w:jc w:val="both"/>
        <w:rPr>
          <w:lang w:val="de-DE"/>
        </w:rPr>
      </w:pPr>
      <w:r w:rsidRPr="005749F2">
        <w:rPr>
          <w:lang w:val="de-DE"/>
        </w:rPr>
        <w:t xml:space="preserve">Das umzusetzende Datenmodell ist hierbei </w:t>
      </w:r>
      <w:commentRangeStart w:id="40"/>
      <w:r w:rsidRPr="005749F2">
        <w:rPr>
          <w:lang w:val="de-DE"/>
        </w:rPr>
        <w:t>sehr simpel</w:t>
      </w:r>
      <w:commentRangeEnd w:id="40"/>
      <w:r w:rsidR="004A2281">
        <w:rPr>
          <w:rStyle w:val="Kommentarzeichen"/>
        </w:rPr>
        <w:commentReference w:id="40"/>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fldChar w:fldCharType="separate"/>
      </w:r>
      <w:r w:rsidR="002A41D8">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aus der </w:t>
      </w:r>
      <w:commentRangeStart w:id="41"/>
      <w:r w:rsidRPr="005749F2">
        <w:rPr>
          <w:lang w:val="de-DE"/>
        </w:rPr>
        <w:t xml:space="preserve">Absicherung </w:t>
      </w:r>
      <w:commentRangeEnd w:id="41"/>
      <w:r w:rsidR="003014AC">
        <w:rPr>
          <w:rStyle w:val="Kommentarzeichen"/>
        </w:rPr>
        <w:commentReference w:id="41"/>
      </w:r>
      <w:r w:rsidRPr="005749F2">
        <w:rPr>
          <w:lang w:val="de-DE"/>
        </w:rPr>
        <w:t xml:space="preserve">einer verteilten Transaktion, </w:t>
      </w:r>
      <w:r w:rsidRPr="00F7115F">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C39164"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42"/>
      <w:r w:rsidRPr="005749F2">
        <w:rPr>
          <w:lang w:val="de-DE"/>
        </w:rPr>
        <w:t xml:space="preserve">zudem </w:t>
      </w:r>
      <w:commentRangeEnd w:id="42"/>
      <w:r w:rsidR="007633F7">
        <w:rPr>
          <w:rStyle w:val="Kommentarzeichen"/>
        </w:rPr>
        <w:commentReference w:id="42"/>
      </w:r>
      <w:r w:rsidRPr="005749F2">
        <w:rPr>
          <w:lang w:val="de-DE"/>
        </w:rPr>
        <w:t xml:space="preserve">eine konsistente Fehlerbehandlung bieten und fallweise </w:t>
      </w:r>
      <w:commentRangeStart w:id="43"/>
      <w:r w:rsidRPr="005749F2">
        <w:rPr>
          <w:lang w:val="de-DE"/>
        </w:rPr>
        <w:t xml:space="preserve">automatisiert </w:t>
      </w:r>
      <w:commentRangeEnd w:id="43"/>
      <w:r w:rsidR="007633F7">
        <w:rPr>
          <w:rStyle w:val="Kommentarzeichen"/>
        </w:rPr>
        <w:commentReference w:id="43"/>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44"/>
      <w:r w:rsidRPr="005749F2">
        <w:rPr>
          <w:lang w:val="de-DE"/>
        </w:rPr>
        <w:t>getriggert</w:t>
      </w:r>
      <w:commentRangeEnd w:id="44"/>
      <w:r w:rsidR="007633F7">
        <w:rPr>
          <w:rStyle w:val="Kommentarzeichen"/>
        </w:rPr>
        <w:commentReference w:id="44"/>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4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4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46"/>
      <w:r w:rsidRPr="00636A6D">
        <w:rPr>
          <w:lang w:val="de-DE"/>
        </w:rPr>
        <w:t xml:space="preserve">welche als Anforderung an die Anwendung vorgegeben </w:t>
      </w:r>
      <w:r w:rsidR="00634DA3">
        <w:rPr>
          <w:lang w:val="de-DE"/>
        </w:rPr>
        <w:t>sind</w:t>
      </w:r>
      <w:commentRangeEnd w:id="46"/>
      <w:r w:rsidR="00634DA3">
        <w:rPr>
          <w:rStyle w:val="Kommentarzeichen"/>
        </w:rPr>
        <w:commentReference w:id="46"/>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877EB49"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47"/>
      <w:r w:rsidRPr="00BB635C">
        <w:rPr>
          <w:lang w:val="de-DE"/>
        </w:rPr>
        <w:t>Zielsystem</w:t>
      </w:r>
      <w:commentRangeEnd w:id="47"/>
      <w:r w:rsidR="003B44FF">
        <w:rPr>
          <w:rStyle w:val="Kommentarzeichen"/>
        </w:rPr>
        <w:commentReference w:id="47"/>
      </w:r>
      <w:r w:rsidRPr="00BB635C">
        <w:rPr>
          <w:lang w:val="de-DE"/>
        </w:rPr>
        <w:t xml:space="preserve">. Unter Absprache </w:t>
      </w:r>
      <w:commentRangeStart w:id="48"/>
      <w:r w:rsidRPr="00BB635C">
        <w:rPr>
          <w:lang w:val="de-DE"/>
        </w:rPr>
        <w:t xml:space="preserve">wurde </w:t>
      </w:r>
      <w:commentRangeEnd w:id="48"/>
      <w:r w:rsidR="003B44FF">
        <w:rPr>
          <w:rStyle w:val="Kommentarzeichen"/>
        </w:rPr>
        <w:lastRenderedPageBreak/>
        <w:commentReference w:id="48"/>
      </w:r>
      <w:r w:rsidRPr="00BB635C">
        <w:rPr>
          <w:lang w:val="de-DE"/>
        </w:rPr>
        <w:t>jedoch im Nachgang der Umstieg auf eine</w:t>
      </w:r>
      <w:r w:rsidR="003B44FF">
        <w:rPr>
          <w:lang w:val="de-DE"/>
        </w:rPr>
        <w:t xml:space="preserve"> aktuellere Version des Wildfly</w:t>
      </w:r>
      <w:r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w:t>
      </w:r>
      <w:commentRangeStart w:id="49"/>
      <w:r w:rsidR="00A454CE">
        <w:rPr>
          <w:lang w:val="de-DE"/>
        </w:rPr>
        <w:t xml:space="preserve">nach </w:t>
      </w:r>
      <w:commentRangeEnd w:id="49"/>
      <w:r w:rsidR="00D4532A">
        <w:rPr>
          <w:rStyle w:val="Kommentarzeichen"/>
        </w:rPr>
        <w:commentReference w:id="49"/>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50"/>
      <w:r w:rsidRPr="00BB635C">
        <w:rPr>
          <w:lang w:val="de-DE"/>
        </w:rPr>
        <w:t>aufgegangen</w:t>
      </w:r>
      <w:commentRangeEnd w:id="50"/>
      <w:r w:rsidR="007633F7">
        <w:rPr>
          <w:rStyle w:val="Kommentarzeichen"/>
        </w:rPr>
        <w:commentReference w:id="50"/>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51"/>
      <w:r w:rsidRPr="00BB635C">
        <w:rPr>
          <w:lang w:val="de-DE"/>
        </w:rPr>
        <w:t xml:space="preserve">aktuellste </w:t>
      </w:r>
      <w:commentRangeEnd w:id="51"/>
      <w:r w:rsidR="002D39A4">
        <w:rPr>
          <w:rStyle w:val="Kommentarzeichen"/>
        </w:rPr>
        <w:commentReference w:id="51"/>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52"/>
      <w:r w:rsidR="00FE03E6" w:rsidRPr="00BB635C">
        <w:rPr>
          <w:lang w:val="de-DE"/>
        </w:rPr>
        <w:t>ei</w:t>
      </w:r>
      <w:r w:rsidR="00263241">
        <w:rPr>
          <w:lang w:val="de-DE"/>
        </w:rPr>
        <w:t xml:space="preserve">nfachem </w:t>
      </w:r>
      <w:commentRangeEnd w:id="52"/>
      <w:r w:rsidR="00063354">
        <w:rPr>
          <w:rStyle w:val="Kommentarzeichen"/>
        </w:rPr>
        <w:commentReference w:id="52"/>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53"/>
      <w:r w:rsidRPr="00636A6D">
        <w:rPr>
          <w:lang w:val="de-DE"/>
        </w:rPr>
        <w:t>Deploymanagement</w:t>
      </w:r>
      <w:commentRangeEnd w:id="53"/>
      <w:r w:rsidR="00063354">
        <w:rPr>
          <w:rStyle w:val="Kommentarzeichen"/>
          <w:i w:val="0"/>
          <w:iCs w:val="0"/>
        </w:rPr>
        <w:commentReference w:id="53"/>
      </w:r>
    </w:p>
    <w:p w14:paraId="016BB880" w14:textId="60E43EB2"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 xml:space="preserve">der </w:t>
      </w:r>
      <w:r w:rsidR="00D611CB">
        <w:rPr>
          <w:lang w:val="de-DE"/>
        </w:rPr>
        <w:t>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08313CFF"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54"/>
      <w:r>
        <w:rPr>
          <w:lang w:val="de-DE"/>
        </w:rPr>
        <w:t xml:space="preserve">zusammenhängend zwei JTA-Transaktionen </w:t>
      </w:r>
      <w:commentRangeEnd w:id="54"/>
      <w:r w:rsidR="00BE28B0">
        <w:rPr>
          <w:rStyle w:val="Kommentarzeichen"/>
        </w:rPr>
        <w:commentReference w:id="54"/>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2A41D8">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099EA4BF" w:rsidR="00C56C67" w:rsidRPr="00C56C67" w:rsidRDefault="00C56C67" w:rsidP="00C56C67">
      <w:pPr>
        <w:jc w:val="both"/>
        <w:rPr>
          <w:lang w:val="de-DE"/>
        </w:rPr>
      </w:pPr>
      <w:r w:rsidRPr="00C56C67">
        <w:rPr>
          <w:lang w:val="de-DE"/>
        </w:rPr>
        <w:t xml:space="preserve">Wie </w:t>
      </w:r>
      <w:commentRangeStart w:id="55"/>
      <w:r w:rsidRPr="00C56C67">
        <w:rPr>
          <w:lang w:val="de-DE"/>
        </w:rPr>
        <w:t xml:space="preserve">zu Beginn </w:t>
      </w:r>
      <w:commentRangeEnd w:id="55"/>
      <w:r w:rsidR="00BE28B0">
        <w:rPr>
          <w:rStyle w:val="Kommentarzeichen"/>
        </w:rPr>
        <w:commentReference w:id="55"/>
      </w:r>
      <w:r w:rsidRPr="00C56C67">
        <w:rPr>
          <w:lang w:val="de-DE"/>
        </w:rPr>
        <w:t xml:space="preserve">bereits beschrieben, gilt es das System in eine </w:t>
      </w:r>
      <w:commentRangeStart w:id="56"/>
      <w:r w:rsidRPr="00C56C67">
        <w:rPr>
          <w:lang w:val="de-DE"/>
        </w:rPr>
        <w:t xml:space="preserve">Message-Service-Architektur </w:t>
      </w:r>
      <w:commentRangeEnd w:id="56"/>
      <w:r w:rsidR="00BE28B0">
        <w:rPr>
          <w:rStyle w:val="Kommentarzeichen"/>
        </w:rPr>
        <w:commentReference w:id="56"/>
      </w:r>
      <w:r w:rsidRPr="00C56C67">
        <w:rPr>
          <w:lang w:val="de-DE"/>
        </w:rPr>
        <w:t xml:space="preserve">zu überführen. Hierfür kommen </w:t>
      </w:r>
      <w:r w:rsidRPr="00F7115F">
        <w:rPr>
          <w:highlight w:val="yellow"/>
          <w:lang w:val="de-DE"/>
        </w:rPr>
        <w:t>einige Technologien</w:t>
      </w:r>
      <w:r w:rsidRPr="00C56C67">
        <w:rPr>
          <w:lang w:val="de-DE"/>
        </w:rPr>
        <w:t xml:space="preserve"> zum Einsatz, die durch den </w:t>
      </w:r>
      <w:commentRangeStart w:id="57"/>
      <w:r w:rsidRPr="00C56C67">
        <w:rPr>
          <w:lang w:val="de-DE"/>
        </w:rPr>
        <w:t>JavaEE</w:t>
      </w:r>
      <w:commentRangeEnd w:id="57"/>
      <w:r w:rsidR="00BE28B0">
        <w:rPr>
          <w:rStyle w:val="Kommentarzeichen"/>
        </w:rPr>
        <w:commentReference w:id="57"/>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58"/>
      <w:r w:rsidRPr="00C56C67">
        <w:rPr>
          <w:lang w:val="de-DE"/>
        </w:rPr>
        <w:t>JTA</w:t>
      </w:r>
      <w:r w:rsidR="000B5128">
        <w:rPr>
          <w:lang w:val="de-DE"/>
        </w:rPr>
        <w:t xml:space="preserve"> (Java Transaction API)</w:t>
      </w:r>
      <w:r w:rsidRPr="00C56C67">
        <w:rPr>
          <w:lang w:val="de-DE"/>
        </w:rPr>
        <w:t xml:space="preserve"> </w:t>
      </w:r>
      <w:commentRangeEnd w:id="58"/>
      <w:r w:rsidR="00BE28B0">
        <w:rPr>
          <w:rStyle w:val="Kommentarzeichen"/>
        </w:rPr>
        <w:commentReference w:id="58"/>
      </w:r>
      <w:r w:rsidRPr="00C56C67">
        <w:rPr>
          <w:lang w:val="de-DE"/>
        </w:rPr>
        <w:t>zur Umsetzung der Anforderungen eingesetzt und deshalb in den nachfolgenden Abschnitten beschrieben. Grundleg</w:t>
      </w:r>
      <w:r w:rsidR="004A6974">
        <w:rPr>
          <w:lang w:val="de-DE"/>
        </w:rPr>
        <w:t>ende JavaEE-Technologien wie die</w:t>
      </w:r>
      <w:r w:rsidRPr="00C56C67">
        <w:rPr>
          <w:lang w:val="de-DE"/>
        </w:rPr>
        <w:t xml:space="preserve"> Context</w:t>
      </w:r>
      <w:r w:rsidR="00270539">
        <w:rPr>
          <w:lang w:val="de-DE"/>
        </w:rPr>
        <w:t>s</w:t>
      </w:r>
      <w:r w:rsidRPr="00C56C67">
        <w:rPr>
          <w:lang w:val="de-DE"/>
        </w:rPr>
        <w:t xml:space="preserve"> and Dependency Injection (CDI) sowie die Enterprise-Java-Beans (EJB) werden ebenfalls verwendet und </w:t>
      </w:r>
      <w:commentRangeStart w:id="59"/>
      <w:r w:rsidRPr="00C56C67">
        <w:rPr>
          <w:lang w:val="de-DE"/>
        </w:rPr>
        <w:t xml:space="preserve">unterstützen die Umsetzung der Funktionalitäten durch Container-, Context- und Bean-Management </w:t>
      </w:r>
      <w:commentRangeEnd w:id="59"/>
      <w:r w:rsidR="00345365">
        <w:rPr>
          <w:rStyle w:val="Kommentarzeichen"/>
        </w:rPr>
        <w:commentReference w:id="59"/>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60"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2DDD9B2" w:rsidR="00C56C67" w:rsidRPr="00C56C67" w:rsidRDefault="00C56C67" w:rsidP="00C56C67">
      <w:pPr>
        <w:jc w:val="both"/>
        <w:rPr>
          <w:lang w:val="de-DE"/>
        </w:rPr>
      </w:pPr>
      <w:commentRangeStart w:id="61"/>
      <w:r w:rsidRPr="00C56C67">
        <w:rPr>
          <w:lang w:val="de-DE"/>
        </w:rPr>
        <w:t>Es gilt den TCP-Websocket zu entfernen</w:t>
      </w:r>
      <w:commentRangeEnd w:id="61"/>
      <w:r w:rsidR="00494CCB">
        <w:rPr>
          <w:rStyle w:val="Kommentarzeichen"/>
        </w:rPr>
        <w:commentReference w:id="61"/>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62"/>
      <w:r w:rsidRPr="00C56C67">
        <w:rPr>
          <w:lang w:val="de-DE"/>
        </w:rPr>
        <w:t>diesem</w:t>
      </w:r>
      <w:commentRangeEnd w:id="62"/>
      <w:r w:rsidR="00F5396F">
        <w:rPr>
          <w:rStyle w:val="Kommentarzeichen"/>
        </w:rPr>
        <w:commentReference w:id="62"/>
      </w:r>
      <w:r w:rsidRPr="00C56C67">
        <w:rPr>
          <w:lang w:val="de-DE"/>
        </w:rPr>
        <w:t xml:space="preserve"> Context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w:t>
      </w:r>
      <w:r>
        <w:rPr>
          <w:color w:val="000000"/>
          <w:lang w:val="de-DE" w:eastAsia="de-DE"/>
        </w:rPr>
        <w:lastRenderedPageBreak/>
        <w:t xml:space="preserve">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commentRangeStart w:id="63"/>
      <w:r>
        <w:rPr>
          <w:color w:val="000000"/>
          <w:lang w:val="de-DE" w:eastAsia="de-DE"/>
        </w:rPr>
        <w:t xml:space="preserve">unseren </w:t>
      </w:r>
      <w:commentRangeEnd w:id="63"/>
      <w:r w:rsidR="008A6D5D">
        <w:rPr>
          <w:rStyle w:val="Kommentarzeichen"/>
        </w:rPr>
        <w:commentReference w:id="63"/>
      </w:r>
      <w:r>
        <w:rPr>
          <w:color w:val="000000"/>
          <w:lang w:val="de-DE" w:eastAsia="de-DE"/>
        </w:rPr>
        <w:t xml:space="preserve">Anwendungsfall </w:t>
      </w:r>
      <w:commentRangeStart w:id="64"/>
      <w:r>
        <w:rPr>
          <w:color w:val="000000"/>
          <w:lang w:val="de-DE" w:eastAsia="de-DE"/>
        </w:rPr>
        <w:t xml:space="preserve">vollkommen </w:t>
      </w:r>
      <w:commentRangeEnd w:id="64"/>
      <w:r w:rsidR="00CF1A93">
        <w:rPr>
          <w:rStyle w:val="Kommentarzeichen"/>
        </w:rPr>
        <w:commentReference w:id="64"/>
      </w:r>
      <w:r>
        <w:rPr>
          <w:color w:val="000000"/>
          <w:lang w:val="de-DE" w:eastAsia="de-DE"/>
        </w:rPr>
        <w:t>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 xml:space="preserve">msetzung </w:t>
      </w:r>
      <w:r w:rsidR="009E4531" w:rsidRPr="008A6D5D">
        <w:rPr>
          <w:highlight w:val="yellow"/>
          <w:lang w:val="de-DE"/>
        </w:rPr>
        <w:t>einer gemäß XA verteilten</w:t>
      </w:r>
      <w:r w:rsidR="009E4531" w:rsidRPr="000A5242">
        <w:rPr>
          <w:lang w:val="de-DE"/>
        </w:rPr>
        <w:t xml:space="preserve"> Transaktion</w:t>
      </w:r>
      <w:bookmarkEnd w:id="60"/>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 xml:space="preserve">Je nachdem </w:t>
      </w:r>
      <w:r w:rsidRPr="008A6D5D">
        <w:rPr>
          <w:highlight w:val="yellow"/>
          <w:lang w:val="de-DE"/>
        </w:rPr>
        <w:t>woher</w:t>
      </w:r>
      <w:r>
        <w:rPr>
          <w:lang w:val="de-DE"/>
        </w:rPr>
        <w:t xml:space="preserve"> der Aufruf der Transaktionsmethoden (begin, commit, etc.) </w:t>
      </w:r>
      <w:r w:rsidRPr="008A6D5D">
        <w:rPr>
          <w:highlight w:val="yellow"/>
          <w:lang w:val="de-DE"/>
        </w:rPr>
        <w:t>kommt</w:t>
      </w:r>
      <w:r>
        <w:rPr>
          <w:lang w:val="de-DE"/>
        </w:rPr>
        <w:t>, unterscheidet man client-managed, container-managed und bean-</w:t>
      </w:r>
      <w:commentRangeStart w:id="65"/>
      <w:r>
        <w:rPr>
          <w:lang w:val="de-DE"/>
        </w:rPr>
        <w:t>managed</w:t>
      </w:r>
      <w:commentRangeEnd w:id="65"/>
      <w:r w:rsidR="00C71246">
        <w:rPr>
          <w:rStyle w:val="Kommentarzeichen"/>
        </w:rPr>
        <w:commentReference w:id="65"/>
      </w:r>
      <w:r>
        <w:rPr>
          <w:lang w:val="de-DE"/>
        </w:rPr>
        <w:t>. I</w:t>
      </w:r>
      <w:r w:rsidR="00DB6B57">
        <w:rPr>
          <w:lang w:val="de-DE"/>
        </w:rPr>
        <w:t xml:space="preserve">n diesem Fall wird eine container-managed Transaktion </w:t>
      </w:r>
      <w:commentRangeStart w:id="66"/>
      <w:r w:rsidR="00DB6B57">
        <w:rPr>
          <w:lang w:val="de-DE"/>
        </w:rPr>
        <w:t>eingesetzt</w:t>
      </w:r>
      <w:commentRangeEnd w:id="66"/>
      <w:r w:rsidR="00C71246">
        <w:rPr>
          <w:rStyle w:val="Kommentarzeichen"/>
        </w:rPr>
        <w:commentReference w:id="66"/>
      </w:r>
      <w:r w:rsidR="00DB6B57">
        <w:rPr>
          <w:lang w:val="de-DE"/>
        </w:rPr>
        <w:t xml:space="preserve">.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w:t>
      </w:r>
      <w:commentRangeStart w:id="67"/>
      <w:r w:rsidR="00A73F7D">
        <w:rPr>
          <w:lang w:val="de-DE"/>
        </w:rPr>
        <w:t xml:space="preserve">Management </w:t>
      </w:r>
      <w:commentRangeEnd w:id="67"/>
      <w:r w:rsidR="00C71246">
        <w:rPr>
          <w:rStyle w:val="Kommentarzeichen"/>
        </w:rPr>
        <w:commentReference w:id="67"/>
      </w:r>
      <w:r w:rsidR="00A73F7D">
        <w:rPr>
          <w:lang w:val="de-DE"/>
        </w:rPr>
        <w:t xml:space="preserve">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Exception geworfen, wird diese unabhängig von ihrem Ursprung bis in die Message-Driven-Bean </w:t>
      </w:r>
      <w:r w:rsidR="00B60A22" w:rsidRPr="00C71246">
        <w:rPr>
          <w:highlight w:val="yellow"/>
          <w:lang w:val="de-DE"/>
        </w:rPr>
        <w:t>hochgereicht</w:t>
      </w:r>
      <w:r w:rsidR="00B60A22">
        <w:rPr>
          <w:lang w:val="de-DE"/>
        </w:rPr>
        <w:t xml:space="preserve">, von </w:t>
      </w:r>
      <w:commentRangeStart w:id="68"/>
      <w:r w:rsidR="00B60A22" w:rsidRPr="00C71246">
        <w:rPr>
          <w:highlight w:val="yellow"/>
          <w:lang w:val="de-DE"/>
        </w:rPr>
        <w:t>wo</w:t>
      </w:r>
      <w:r w:rsidR="00B60A22">
        <w:rPr>
          <w:lang w:val="de-DE"/>
        </w:rPr>
        <w:t xml:space="preserve"> </w:t>
      </w:r>
      <w:commentRangeEnd w:id="68"/>
      <w:r w:rsidR="00C71246">
        <w:rPr>
          <w:rStyle w:val="Kommentarzeichen"/>
        </w:rPr>
        <w:commentReference w:id="68"/>
      </w:r>
      <w:r w:rsidR="00B60A22">
        <w:rPr>
          <w:lang w:val="de-DE"/>
        </w:rPr>
        <w:t xml:space="preserve">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commentRangeStart w:id="69"/>
      <w:r w:rsidR="00B60A22">
        <w:rPr>
          <w:lang w:val="de-DE"/>
        </w:rPr>
        <w:t>in</w:t>
      </w:r>
      <w:commentRangeEnd w:id="69"/>
      <w:r w:rsidR="00C71246">
        <w:rPr>
          <w:rStyle w:val="Kommentarzeichen"/>
        </w:rPr>
        <w:commentReference w:id="69"/>
      </w:r>
      <w:r w:rsidR="00B60A22">
        <w:rPr>
          <w:lang w:val="de-DE"/>
        </w:rPr>
        <w:t xml:space="preserve"> TraceDB und CountDB </w:t>
      </w:r>
      <w:commentRangeStart w:id="70"/>
      <w:r w:rsidR="00B60A22">
        <w:rPr>
          <w:lang w:val="de-DE"/>
        </w:rPr>
        <w:t>sichergestellt</w:t>
      </w:r>
      <w:commentRangeEnd w:id="70"/>
      <w:r w:rsidR="0094312F">
        <w:rPr>
          <w:rStyle w:val="Kommentarzeichen"/>
        </w:rPr>
        <w:commentReference w:id="70"/>
      </w:r>
      <w:r w:rsidR="00B60A22">
        <w:rPr>
          <w:lang w:val="de-DE"/>
        </w:rPr>
        <w:t>.</w:t>
      </w:r>
    </w:p>
    <w:p w14:paraId="2D68E973" w14:textId="6E03CFEF" w:rsidR="00DB6B57" w:rsidRDefault="007B33F8" w:rsidP="00332E98">
      <w:pPr>
        <w:jc w:val="both"/>
        <w:rPr>
          <w:lang w:val="de-DE"/>
        </w:rPr>
      </w:pPr>
      <w:r>
        <w:rPr>
          <w:lang w:val="de-DE"/>
        </w:rPr>
        <w:t xml:space="preserve">Für die Implementierung verteilter Transaktionen mit EJB wird ein </w:t>
      </w:r>
      <w:commentRangeStart w:id="71"/>
      <w:r>
        <w:rPr>
          <w:lang w:val="de-DE"/>
        </w:rPr>
        <w:t xml:space="preserve">Transaktionsmanager </w:t>
      </w:r>
      <w:commentRangeEnd w:id="71"/>
      <w:r w:rsidR="00DD72AC">
        <w:rPr>
          <w:rStyle w:val="Kommentarzeichen"/>
        </w:rPr>
        <w:commentReference w:id="71"/>
      </w:r>
      <w:r>
        <w:rPr>
          <w:lang w:val="de-DE"/>
        </w:rPr>
        <w:t>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 xml:space="preserve">Schnittstelle wird durch </w:t>
      </w:r>
      <w:commentRangeStart w:id="72"/>
      <w:r w:rsidR="00DB6B57">
        <w:rPr>
          <w:lang w:val="de-DE"/>
        </w:rPr>
        <w:t>JTA (Java Transaction API) definiert. JTA basiert auf dem XA-Standard</w:t>
      </w:r>
      <w:commentRangeEnd w:id="72"/>
      <w:r w:rsidR="00B63F04">
        <w:rPr>
          <w:rStyle w:val="Kommentarzeichen"/>
        </w:rPr>
        <w:commentReference w:id="72"/>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w:t>
      </w:r>
      <w:commentRangeStart w:id="73"/>
      <w:r>
        <w:rPr>
          <w:lang w:val="de-DE"/>
        </w:rPr>
        <w:t>XA-compliant</w:t>
      </w:r>
      <w:commentRangeEnd w:id="73"/>
      <w:r w:rsidR="0094312F">
        <w:rPr>
          <w:rStyle w:val="Kommentarzeichen"/>
        </w:rPr>
        <w:commentReference w:id="73"/>
      </w:r>
      <w:r>
        <w:rPr>
          <w:lang w:val="de-DE"/>
        </w:rPr>
        <w:t xml:space="preserve">“ sind. Das ist für die </w:t>
      </w:r>
      <w:commentRangeStart w:id="74"/>
      <w:r>
        <w:rPr>
          <w:lang w:val="de-DE"/>
        </w:rPr>
        <w:t>MariaDB</w:t>
      </w:r>
      <w:commentRangeEnd w:id="74"/>
      <w:r w:rsidR="0094312F">
        <w:rPr>
          <w:rStyle w:val="Kommentarzeichen"/>
        </w:rPr>
        <w:commentReference w:id="74"/>
      </w:r>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Datasource am Wildfly definiert werden. Aus Gründen der </w:t>
      </w:r>
      <w:r w:rsidR="007D75EB">
        <w:rPr>
          <w:lang w:val="de-DE"/>
        </w:rPr>
        <w:t>Flexibilität</w:t>
      </w:r>
      <w:r>
        <w:rPr>
          <w:lang w:val="de-DE"/>
        </w:rPr>
        <w:t xml:space="preserve">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16377D9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w:t>
      </w:r>
      <w:commentRangeStart w:id="75"/>
      <w:r w:rsidRPr="00BB635C">
        <w:rPr>
          <w:lang w:val="de-DE"/>
        </w:rPr>
        <w:t xml:space="preserve">sehr viel alter Code beseitigt und stark modifiziert, um die Clients schlanker </w:t>
      </w:r>
      <w:commentRangeStart w:id="76"/>
      <w:r w:rsidRPr="00BB635C">
        <w:rPr>
          <w:lang w:val="de-DE"/>
        </w:rPr>
        <w:t xml:space="preserve">und </w:t>
      </w:r>
      <w:commentRangeEnd w:id="76"/>
      <w:r w:rsidR="00931648">
        <w:rPr>
          <w:rStyle w:val="Kommentarzeichen"/>
        </w:rPr>
        <w:commentReference w:id="76"/>
      </w:r>
      <w:r w:rsidRPr="00BB635C">
        <w:rPr>
          <w:lang w:val="de-DE"/>
        </w:rPr>
        <w:t>moderner zu machen</w:t>
      </w:r>
      <w:commentRangeEnd w:id="75"/>
      <w:r w:rsidR="007D75EB">
        <w:rPr>
          <w:rStyle w:val="Kommentarzeichen"/>
        </w:rPr>
        <w:commentReference w:id="75"/>
      </w:r>
      <w:r w:rsidRPr="00BB635C">
        <w:rPr>
          <w:lang w:val="de-DE"/>
        </w:rPr>
        <w:t xml:space="preserve">. </w:t>
      </w:r>
      <w:r w:rsidR="00A454CE">
        <w:rPr>
          <w:lang w:val="de-DE"/>
        </w:rPr>
        <w:t>Es</w:t>
      </w:r>
      <w:r w:rsidRPr="00BB635C">
        <w:rPr>
          <w:lang w:val="de-DE"/>
        </w:rPr>
        <w:t xml:space="preserve"> wurden ebenfalls die JavaFX-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w:t>
      </w:r>
      <w:commentRangeStart w:id="77"/>
      <w:r w:rsidRPr="00BB635C">
        <w:rPr>
          <w:lang w:val="de-DE"/>
        </w:rPr>
        <w:t>da die alte Maske noch komplett mittels Code erzeugt wurde</w:t>
      </w:r>
      <w:commentRangeEnd w:id="77"/>
      <w:r w:rsidR="002A41D8">
        <w:rPr>
          <w:rStyle w:val="Kommentarzeichen"/>
        </w:rPr>
        <w:commentReference w:id="77"/>
      </w:r>
      <w:r w:rsidRPr="00BB635C">
        <w:rPr>
          <w:lang w:val="de-DE"/>
        </w:rPr>
        <w:t xml:space="preserve">. Die neu entwickelte </w:t>
      </w:r>
      <w:r w:rsidRPr="00BB635C">
        <w:rPr>
          <w:lang w:val="de-DE"/>
        </w:rPr>
        <w:t xml:space="preserve">Maske ist ebenfalls durch das Konzept der </w:t>
      </w:r>
      <w:commentRangeStart w:id="78"/>
      <w:r w:rsidRPr="00BB635C">
        <w:rPr>
          <w:i/>
          <w:lang w:val="de-DE"/>
        </w:rPr>
        <w:t>fxml</w:t>
      </w:r>
      <w:commentRangeEnd w:id="78"/>
      <w:r w:rsidR="001A742D">
        <w:rPr>
          <w:rStyle w:val="Kommentarzeichen"/>
        </w:rPr>
        <w:commentReference w:id="78"/>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umfassen unter anderem die Live-Berechnung und Ausgabe verschiedener Kenngrößen während des Benchmarkings sowie ebenfalls </w:t>
      </w:r>
      <w:r w:rsidR="002417DB">
        <w:rPr>
          <w:lang w:val="de-DE"/>
        </w:rPr>
        <w:t xml:space="preserve">das </w:t>
      </w:r>
      <w:commentRangeStart w:id="79"/>
      <w:r w:rsidRPr="00BB635C">
        <w:rPr>
          <w:lang w:val="de-DE"/>
        </w:rPr>
        <w:t>Live</w:t>
      </w:r>
      <w:commentRangeEnd w:id="79"/>
      <w:r w:rsidR="00F50935">
        <w:rPr>
          <w:rStyle w:val="Kommentarzeichen"/>
        </w:rPr>
        <w:commentReference w:id="79"/>
      </w:r>
      <w:r w:rsidRPr="00BB635C">
        <w:rPr>
          <w:lang w:val="de-DE"/>
        </w:rPr>
        <w:t xml:space="preserve">-Aufbereiten von vordefinierten Diagrammen,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6882BAE5" w:rsidR="00F54C40" w:rsidRDefault="00F54C40" w:rsidP="00332E98">
      <w:pPr>
        <w:jc w:val="both"/>
        <w:rPr>
          <w:lang w:val="de-DE"/>
        </w:rPr>
      </w:pPr>
      <w:r>
        <w:rPr>
          <w:lang w:val="de-DE"/>
        </w:rPr>
        <w:t xml:space="preserve">Wie in den Anforderungen festgehalten, ist ebenfalls die Entwicklung eines sogenannten Admin-Clients mittels eines modernen Web-Application-Frameworks vorgesehen. Dieser soll mit </w:t>
      </w:r>
      <w:r w:rsidR="00D742C4">
        <w:rPr>
          <w:lang w:val="de-DE"/>
        </w:rPr>
        <w:t>der erwähnten</w:t>
      </w:r>
      <w:r>
        <w:rPr>
          <w:lang w:val="de-DE"/>
        </w:rPr>
        <w:t xml:space="preserve"> REST-Schnittstelle kommunizieren und aktuelle Serverdaten aus den Datenbanken auslesen und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AngularJS)</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Pr>
          <w:lang w:val="de-DE"/>
        </w:rPr>
        <w:t>AngularJS</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510C24">
        <w:rPr>
          <w:lang w:val="de-DE"/>
        </w:rPr>
        <w:t>gegenüber Angular</w:t>
      </w:r>
      <w:r w:rsidR="00510C24">
        <w:rPr>
          <w:lang w:val="de-DE"/>
        </w:rPr>
        <w:t>JS</w:t>
      </w:r>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lasst</w:t>
      </w:r>
      <w:r>
        <w:rPr>
          <w:lang w:val="de-DE"/>
        </w:rPr>
        <w:t>,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80"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80"/>
      <w:r w:rsidRPr="00786A23">
        <w:rPr>
          <w:lang w:val="de-DE"/>
        </w:rPr>
        <w:t xml:space="preserve">: Architektur des Admin-Clients. </w:t>
      </w:r>
      <w:r w:rsidRPr="003B0259">
        <w:rPr>
          <w:lang w:val="de-DE"/>
        </w:rPr>
        <w:t>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441B3BA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32868FA5"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Tab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81" w:name="_Ref470198118"/>
      <w:r>
        <w:rPr>
          <w:lang w:val="de-DE"/>
        </w:rPr>
        <w:t>Weitere Umsetzungsmerkmale</w:t>
      </w:r>
      <w:bookmarkEnd w:id="81"/>
    </w:p>
    <w:p w14:paraId="4763C0D1" w14:textId="2566826D" w:rsidR="00E15F60" w:rsidRDefault="00E15F60" w:rsidP="00332E98">
      <w:pPr>
        <w:jc w:val="both"/>
        <w:rPr>
          <w:lang w:val="de-DE"/>
        </w:rPr>
      </w:pPr>
      <w:r>
        <w:rPr>
          <w:lang w:val="de-DE"/>
        </w:rPr>
        <w:t xml:space="preserve">Neben den </w:t>
      </w:r>
      <w:commentRangeStart w:id="82"/>
      <w:r>
        <w:rPr>
          <w:lang w:val="de-DE"/>
        </w:rPr>
        <w:t>vielen Änderungen und neu eingebauten Funktionen</w:t>
      </w:r>
      <w:commentRangeEnd w:id="82"/>
      <w:r w:rsidR="0087199E">
        <w:rPr>
          <w:rStyle w:val="Kommentarzeichen"/>
        </w:rPr>
        <w:commentReference w:id="82"/>
      </w:r>
      <w:r w:rsidR="004F74AE">
        <w:rPr>
          <w:lang w:val="de-DE"/>
        </w:rPr>
        <w:t xml:space="preserve"> weis</w:t>
      </w:r>
      <w:r>
        <w:rPr>
          <w:lang w:val="de-DE"/>
        </w:rPr>
        <w:t xml:space="preserve">t die </w:t>
      </w:r>
      <w:commentRangeStart w:id="83"/>
      <w:r>
        <w:rPr>
          <w:lang w:val="de-DE"/>
        </w:rPr>
        <w:t xml:space="preserve">anhängende </w:t>
      </w:r>
      <w:commentRangeEnd w:id="83"/>
      <w:r w:rsidR="0087199E">
        <w:rPr>
          <w:rStyle w:val="Kommentarzeichen"/>
        </w:rPr>
        <w:commentReference w:id="83"/>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commentRangeStart w:id="84"/>
      <w:r>
        <w:rPr>
          <w:lang w:val="de-DE"/>
        </w:rPr>
        <w:t xml:space="preserve">Fat-Jar </w:t>
      </w:r>
      <w:commentRangeEnd w:id="84"/>
      <w:r w:rsidR="00362F38">
        <w:rPr>
          <w:rStyle w:val="Kommentarzeichen"/>
        </w:rPr>
        <w:commentReference w:id="84"/>
      </w:r>
      <w:r>
        <w:rPr>
          <w:lang w:val="de-DE"/>
        </w:rPr>
        <w:t>generiert, das alle Abhängigkeiten und Komponenten der jeweilige</w:t>
      </w:r>
      <w:r w:rsidR="00815339">
        <w:rPr>
          <w:lang w:val="de-DE"/>
        </w:rPr>
        <w:t>n Clients enthält und plattform</w:t>
      </w:r>
      <w:r>
        <w:rPr>
          <w:lang w:val="de-DE"/>
        </w:rPr>
        <w:t>unabhängig mittels Java gestartet werden kann.</w:t>
      </w:r>
    </w:p>
    <w:p w14:paraId="3CE3C929" w14:textId="24D729A0" w:rsidR="00E15F60" w:rsidRPr="007035EB" w:rsidRDefault="00E15F60" w:rsidP="005934BF">
      <w:pPr>
        <w:pStyle w:val="Listenabsatz"/>
        <w:numPr>
          <w:ilvl w:val="0"/>
          <w:numId w:val="35"/>
        </w:numPr>
        <w:jc w:val="both"/>
        <w:rPr>
          <w:lang w:val="de-DE"/>
        </w:rPr>
      </w:pPr>
      <w:r>
        <w:rPr>
          <w:lang w:val="de-DE"/>
        </w:rPr>
        <w:t xml:space="preserve">Der Benchmarking-Client bereitet </w:t>
      </w:r>
      <w:commentRangeStart w:id="85"/>
      <w:r>
        <w:rPr>
          <w:lang w:val="de-DE"/>
        </w:rPr>
        <w:t xml:space="preserve">bereits </w:t>
      </w:r>
      <w:commentRangeEnd w:id="85"/>
      <w:r w:rsidR="002A2E07">
        <w:rPr>
          <w:rStyle w:val="Kommentarzeichen"/>
        </w:rPr>
        <w:commentReference w:id="85"/>
      </w:r>
      <w:r>
        <w:rPr>
          <w:lang w:val="de-DE"/>
        </w:rPr>
        <w:t>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2A41D8">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w:t>
      </w:r>
      <w:commentRangeStart w:id="86"/>
      <w:r w:rsidR="00457E0B" w:rsidRPr="007035EB">
        <w:rPr>
          <w:lang w:val="de-DE"/>
        </w:rPr>
        <w:t>CDI</w:t>
      </w:r>
      <w:commentRangeEnd w:id="86"/>
      <w:r w:rsidR="00270539">
        <w:rPr>
          <w:rStyle w:val="Kommentarzeichen"/>
        </w:rPr>
        <w:commentReference w:id="86"/>
      </w:r>
      <w:r w:rsidR="00457E0B" w:rsidRPr="007035EB">
        <w:rPr>
          <w:lang w:val="de-DE"/>
        </w:rPr>
        <w:t>)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87"/>
      <w:r>
        <w:rPr>
          <w:lang w:val="de-DE"/>
        </w:rPr>
        <w:t>neusten</w:t>
      </w:r>
      <w:commentRangeEnd w:id="87"/>
      <w:r w:rsidR="00B923B0">
        <w:rPr>
          <w:rStyle w:val="Kommentarzeichen"/>
        </w:rPr>
        <w:commentReference w:id="87"/>
      </w:r>
      <w:r>
        <w:rPr>
          <w:lang w:val="de-DE"/>
        </w:rPr>
        <w:t xml:space="preserve"> Versionen bei Abhängigkeiten zu Bibliotheken und Frameworks. Weitestgehend alle durch die alte Chatanwendung bisher verwendeten Frameworks wurden ersetzt oder </w:t>
      </w:r>
      <w:commentRangeStart w:id="88"/>
      <w:commentRangeStart w:id="89"/>
      <w:r>
        <w:rPr>
          <w:lang w:val="de-DE"/>
        </w:rPr>
        <w:t>upgedated</w:t>
      </w:r>
      <w:commentRangeEnd w:id="88"/>
      <w:r w:rsidR="00931648">
        <w:rPr>
          <w:rStyle w:val="Kommentarzeichen"/>
        </w:rPr>
        <w:commentReference w:id="88"/>
      </w:r>
      <w:commentRangeEnd w:id="89"/>
      <w:r w:rsidR="00B923B0">
        <w:rPr>
          <w:rStyle w:val="Kommentarzeichen"/>
        </w:rPr>
        <w:commentReference w:id="89"/>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90"/>
      <w:r>
        <w:rPr>
          <w:lang w:val="de-DE"/>
        </w:rPr>
        <w:t xml:space="preserve">JMS- als auch die REST-Implementierung </w:t>
      </w:r>
      <w:commentRangeEnd w:id="90"/>
      <w:r w:rsidR="00190F9A">
        <w:rPr>
          <w:rStyle w:val="Kommentarzeichen"/>
        </w:rPr>
        <w:commentReference w:id="90"/>
      </w:r>
      <w:r>
        <w:rPr>
          <w:lang w:val="de-DE"/>
        </w:rPr>
        <w:t>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91"/>
      <w:r>
        <w:rPr>
          <w:lang w:val="de-DE"/>
        </w:rPr>
        <w:t xml:space="preserve">sollte </w:t>
      </w:r>
      <w:commentRangeEnd w:id="91"/>
      <w:r w:rsidR="00956C54">
        <w:rPr>
          <w:rStyle w:val="Kommentarzeichen"/>
        </w:rPr>
        <w:commentReference w:id="91"/>
      </w:r>
      <w:r>
        <w:rPr>
          <w:lang w:val="de-DE"/>
        </w:rPr>
        <w:t xml:space="preserve">das Verhalten des Servers bei einem hohen Kommunikationsaufkommen von Chatnachrichten untersucht werden. Dies umfasst neben dem Versenden von Nachrichten über JMS ebenfalls den Login und Logout über die RESTful API. Es wurde daher die </w:t>
      </w:r>
      <w:commentRangeStart w:id="92"/>
      <w:r>
        <w:rPr>
          <w:lang w:val="de-DE"/>
        </w:rPr>
        <w:t xml:space="preserve">folgende </w:t>
      </w:r>
      <w:commentRangeEnd w:id="92"/>
      <w:r w:rsidR="00956C54">
        <w:rPr>
          <w:rStyle w:val="Kommentarzeichen"/>
        </w:rPr>
        <w:commentReference w:id="92"/>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w:t>
      </w:r>
      <w:r>
        <w:rPr>
          <w:lang w:val="de-DE"/>
        </w:rPr>
        <w:lastRenderedPageBreak/>
        <w:t>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93"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93"/>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w:t>
      </w:r>
      <w:bookmarkStart w:id="94" w:name="_GoBack"/>
      <w:bookmarkEnd w:id="94"/>
      <w:r>
        <w:rPr>
          <w:lang w:val="de-DE"/>
        </w:rPr>
        <w:t xml:space="preserve">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95" w:name="_Ref470198186"/>
      <w:r>
        <w:rPr>
          <w:lang w:val="de-DE"/>
        </w:rPr>
        <w:t>Maßnahmen zur Perform</w:t>
      </w:r>
      <w:r w:rsidR="00805A3E">
        <w:rPr>
          <w:lang w:val="de-DE"/>
        </w:rPr>
        <w:t>a</w:t>
      </w:r>
      <w:r>
        <w:rPr>
          <w:lang w:val="de-DE"/>
        </w:rPr>
        <w:t>nceoptimierung</w:t>
      </w:r>
      <w:bookmarkEnd w:id="95"/>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w:t>
      </w:r>
      <w:r w:rsidRPr="00D62CD2">
        <w:rPr>
          <w:lang w:val="de-DE"/>
        </w:rPr>
        <w:t>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96"/>
      <w:r w:rsidRPr="005C0F7C">
        <w:rPr>
          <w:lang w:val="de-DE"/>
        </w:rPr>
        <w:t xml:space="preserve">konfigurativ </w:t>
      </w:r>
      <w:commentRangeEnd w:id="96"/>
      <w:r w:rsidR="00931648">
        <w:rPr>
          <w:rStyle w:val="Kommentarzeichen"/>
        </w:rPr>
        <w:commentReference w:id="96"/>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lastRenderedPageBreak/>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2A41D8">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2D16C8B3"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97" w:name="_Ref470099584"/>
      <w:bookmarkStart w:id="98"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97"/>
      <w:r w:rsidRPr="006976D0">
        <w:rPr>
          <w:lang w:val="de-DE"/>
        </w:rPr>
        <w:t xml:space="preserve"> Ablauf des ne</w:t>
      </w:r>
      <w:r>
        <w:rPr>
          <w:lang w:val="de-DE"/>
        </w:rPr>
        <w:t>uimplementierten Ben</w:t>
      </w:r>
      <w:r w:rsidRPr="006976D0">
        <w:rPr>
          <w:lang w:val="de-DE"/>
        </w:rPr>
        <w:t>chmarking-Tests</w:t>
      </w:r>
      <w:bookmarkEnd w:id="98"/>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99"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99"/>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100"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100"/>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101"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101"/>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102"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102"/>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D839E7"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5pt">
            <v:imagedata r:id="rId24" o:title="Test_75_clients_1_cpu_memory"/>
          </v:shape>
        </w:pict>
      </w:r>
    </w:p>
    <w:p w14:paraId="7C3440B0" w14:textId="2C4918E4" w:rsidR="00A86F59" w:rsidRPr="0056231A" w:rsidRDefault="008F0426" w:rsidP="008F0426">
      <w:pPr>
        <w:pStyle w:val="Beschriftung"/>
        <w:rPr>
          <w:lang w:val="de-DE"/>
        </w:rPr>
      </w:pPr>
      <w:bookmarkStart w:id="103"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103"/>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8B96621"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6169BB2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D83343D"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104" w:name="_Ref469407729"/>
      <w:r w:rsidRPr="00565C3F">
        <w:rPr>
          <w:lang w:val="de-DE"/>
        </w:rPr>
        <w:t>Gesamtarchitekturen im Vergleich</w:t>
      </w:r>
      <w:bookmarkEnd w:id="104"/>
    </w:p>
    <w:p w14:paraId="4448BACD" w14:textId="21C83622"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8A6D5D" w:rsidRPr="00A6598C" w:rsidRDefault="008A6D5D" w:rsidP="003703C0">
                            <w:pPr>
                              <w:pStyle w:val="Beschriftung"/>
                              <w:rPr>
                                <w:noProof/>
                                <w:sz w:val="20"/>
                                <w:szCs w:val="20"/>
                                <w:lang w:val="de-DE"/>
                              </w:rPr>
                            </w:pPr>
                            <w:bookmarkStart w:id="10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0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8A6D5D" w:rsidRPr="00A6598C" w:rsidRDefault="008A6D5D" w:rsidP="003703C0">
                      <w:pPr>
                        <w:pStyle w:val="Beschriftung"/>
                        <w:rPr>
                          <w:noProof/>
                          <w:sz w:val="20"/>
                          <w:szCs w:val="20"/>
                          <w:lang w:val="de-DE"/>
                        </w:rPr>
                      </w:pPr>
                      <w:bookmarkStart w:id="10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0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107" w:name="_Ref469992098"/>
      <w:r w:rsidRPr="00565C3F">
        <w:rPr>
          <w:lang w:val="de-DE"/>
        </w:rPr>
        <w:t>Chatclient Masken</w:t>
      </w:r>
      <w:bookmarkEnd w:id="107"/>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8A6D5D"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sidR="00D839E7">
        <w:rPr>
          <w:noProof/>
          <w:highlight w:val="yellow"/>
          <w:lang w:val="de-DE" w:eastAsia="de-DE"/>
        </w:rPr>
        <w:pict w14:anchorId="50E5E2B4">
          <v:shape id="_x0000_i1026" type="#_x0000_t75" style="width:311pt;height:361.65pt">
            <v:imagedata r:id="rId30"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108" w:name="_Ref469992103"/>
      <w:r w:rsidRPr="00565C3F">
        <w:rPr>
          <w:lang w:val="de-DE"/>
        </w:rPr>
        <w:lastRenderedPageBreak/>
        <w:t>Benchmarkingclient Masken</w:t>
      </w:r>
      <w:bookmarkEnd w:id="108"/>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8A6D5D"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D839E7" w:rsidP="00332E98">
      <w:pPr>
        <w:jc w:val="both"/>
        <w:rPr>
          <w:lang w:val="de-DE"/>
        </w:rPr>
      </w:pPr>
      <w:r>
        <w:rPr>
          <w:noProof/>
          <w:lang w:val="de-DE" w:eastAsia="de-DE"/>
        </w:rPr>
        <w:pict w14:anchorId="1E36EFEE">
          <v:shape id="_x0000_i1027" type="#_x0000_t75" style="width:250.65pt;height:178.65pt">
            <v:imagedata r:id="rId32" o:title="benchmarkingMaske1"/>
          </v:shape>
        </w:pict>
      </w:r>
    </w:p>
    <w:p w14:paraId="2FACE497" w14:textId="77777777" w:rsidR="00C45B2B" w:rsidRDefault="00C45B2B" w:rsidP="00332E98">
      <w:pPr>
        <w:jc w:val="both"/>
        <w:rPr>
          <w:lang w:val="de-DE"/>
        </w:rPr>
      </w:pPr>
    </w:p>
    <w:p w14:paraId="16CA452E" w14:textId="4B605287" w:rsidR="00C45B2B" w:rsidRDefault="008A6D5D"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D839E7" w:rsidP="00332E98">
      <w:pPr>
        <w:jc w:val="both"/>
        <w:rPr>
          <w:lang w:val="de-DE"/>
        </w:rPr>
      </w:pPr>
      <w:r>
        <w:rPr>
          <w:noProof/>
          <w:lang w:val="de-DE" w:eastAsia="de-DE"/>
        </w:rPr>
        <w:pict w14:anchorId="3C9F3D73">
          <v:shape id="_x0000_i1028" type="#_x0000_t75" style="width:247.65pt;height:177.35pt">
            <v:imagedata r:id="rId34" o:title="benchmarkingMaske3"/>
          </v:shape>
        </w:pict>
      </w:r>
    </w:p>
    <w:p w14:paraId="12A53885" w14:textId="77777777" w:rsidR="00C45B2B" w:rsidRDefault="00C45B2B" w:rsidP="00332E98">
      <w:pPr>
        <w:jc w:val="both"/>
        <w:rPr>
          <w:lang w:val="de-DE"/>
        </w:rPr>
      </w:pPr>
    </w:p>
    <w:p w14:paraId="67760B53" w14:textId="085E4FEF" w:rsidR="00C45B2B" w:rsidRDefault="008A6D5D"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8A6D5D" w:rsidP="00332E98">
      <w:pPr>
        <w:jc w:val="both"/>
        <w:rPr>
          <w:lang w:val="de-DE"/>
        </w:rPr>
      </w:pPr>
      <w:r>
        <w:rPr>
          <w:noProof/>
          <w:lang w:val="de-DE" w:eastAsia="de-DE"/>
        </w:rPr>
        <w:pict w14:anchorId="44054343">
          <v:shape id="_x0000_i1029" type="#_x0000_t75" style="width:248pt;height:174.65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109" w:name="_Ref470099851"/>
      <w:r>
        <w:rPr>
          <w:lang w:val="de-DE"/>
        </w:rPr>
        <w:lastRenderedPageBreak/>
        <w:t>Benchmarking-Tests</w:t>
      </w:r>
      <w:bookmarkEnd w:id="109"/>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110"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110"/>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2A41D8">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073FBB89" w14:textId="77777777" w:rsidR="008A6D5D" w:rsidRDefault="008A6D5D">
      <w:pPr>
        <w:pStyle w:val="Kommentartext"/>
      </w:pPr>
      <w:r>
        <w:rPr>
          <w:rStyle w:val="Kommentarzeichen"/>
        </w:rPr>
        <w:annotationRef/>
      </w:r>
      <w:r>
        <w:t>Komma weg? Bzw iwi anders?</w:t>
      </w:r>
    </w:p>
  </w:comment>
  <w:comment w:id="2" w:author="Felix" w:date="2016-12-23T00:26:00Z" w:initials="F">
    <w:p w14:paraId="330A3526" w14:textId="77777777" w:rsidR="008A6D5D" w:rsidRDefault="008A6D5D">
      <w:pPr>
        <w:pStyle w:val="Kommentartext"/>
      </w:pPr>
      <w:r>
        <w:rPr>
          <w:rStyle w:val="Kommentarzeichen"/>
        </w:rPr>
        <w:annotationRef/>
      </w:r>
      <w:r>
        <w:t>Zustellungen?</w:t>
      </w:r>
    </w:p>
  </w:comment>
  <w:comment w:id="3" w:author="David" w:date="2016-12-21T23:02:00Z" w:initials="D">
    <w:p w14:paraId="5DC29765" w14:textId="4CBA9D2F" w:rsidR="008A6D5D" w:rsidRPr="00F30867" w:rsidRDefault="008A6D5D">
      <w:pPr>
        <w:pStyle w:val="Kommentartext"/>
        <w:rPr>
          <w:lang w:val="de-DE"/>
        </w:rPr>
      </w:pPr>
      <w:r>
        <w:rPr>
          <w:rStyle w:val="Kommentarzeichen"/>
        </w:rPr>
        <w:annotationRef/>
      </w:r>
      <w:r w:rsidRPr="00F30867">
        <w:rPr>
          <w:lang w:val="de-DE"/>
        </w:rPr>
        <w:t>Begriff einführen</w:t>
      </w:r>
    </w:p>
  </w:comment>
  <w:comment w:id="5" w:author="Felix" w:date="2016-12-23T00:30:00Z" w:initials="F">
    <w:p w14:paraId="57066A6E" w14:textId="77777777" w:rsidR="008A6D5D" w:rsidRDefault="008A6D5D">
      <w:pPr>
        <w:pStyle w:val="Kommentartext"/>
      </w:pPr>
      <w:r>
        <w:rPr>
          <w:rStyle w:val="Kommentarzeichen"/>
        </w:rPr>
        <w:annotationRef/>
      </w:r>
      <w:r>
        <w:t xml:space="preserve">Stimmt das noch wenn es so umgeschrieben </w:t>
      </w:r>
      <w:r>
        <w:t xml:space="preserve">ist?(klären wir am besten morgen)(ich wars nicht) </w:t>
      </w:r>
      <w:r>
        <w:sym w:font="Wingdings" w:char="F04A"/>
      </w:r>
    </w:p>
  </w:comment>
  <w:comment w:id="6" w:author="David" w:date="2016-12-22T23:09:00Z" w:initials="D">
    <w:p w14:paraId="18AB4DC8" w14:textId="1B32192C" w:rsidR="008A6D5D" w:rsidRDefault="008A6D5D">
      <w:pPr>
        <w:pStyle w:val="Kommentartext"/>
      </w:pPr>
      <w:r>
        <w:rPr>
          <w:rStyle w:val="Kommentarzeichen"/>
        </w:rPr>
        <w:annotationRef/>
      </w:r>
      <w:r>
        <w:t>Bezug zu Datenbanken?</w:t>
      </w:r>
    </w:p>
  </w:comment>
  <w:comment w:id="7" w:author="David" w:date="2016-12-22T23:10:00Z" w:initials="D">
    <w:p w14:paraId="69C0AD64" w14:textId="31792BB7" w:rsidR="008A6D5D" w:rsidRDefault="008A6D5D">
      <w:pPr>
        <w:pStyle w:val="Kommentartext"/>
      </w:pPr>
      <w:r>
        <w:rPr>
          <w:rStyle w:val="Kommentarzeichen"/>
        </w:rPr>
        <w:annotationRef/>
      </w:r>
      <w:r>
        <w:t>“Knoten” meint was genau? Rechner, die durch ein Netzwerk getrennt sind?</w:t>
      </w:r>
    </w:p>
  </w:comment>
  <w:comment w:id="8" w:author="David" w:date="2016-12-22T23:12:00Z" w:initials="D">
    <w:p w14:paraId="7E72DF08" w14:textId="14385161" w:rsidR="008A6D5D" w:rsidRDefault="008A6D5D">
      <w:pPr>
        <w:pStyle w:val="Kommentartext"/>
      </w:pPr>
      <w:r>
        <w:rPr>
          <w:rStyle w:val="Kommentarzeichen"/>
        </w:rPr>
        <w:annotationRef/>
      </w:r>
      <w:r>
        <w:t>Neu formulieren (Satz davor habe ich angepasst -&gt; Phasen beschreiben)</w:t>
      </w:r>
    </w:p>
  </w:comment>
  <w:comment w:id="9" w:author="Felix" w:date="2016-12-23T00:27:00Z" w:initials="F">
    <w:p w14:paraId="4E075A00" w14:textId="77777777" w:rsidR="008A6D5D" w:rsidRDefault="008A6D5D">
      <w:pPr>
        <w:pStyle w:val="Kommentartext"/>
      </w:pPr>
      <w:r>
        <w:rPr>
          <w:rStyle w:val="Kommentarzeichen"/>
        </w:rPr>
        <w:annotationRef/>
      </w:r>
      <w:r>
        <w:t xml:space="preserve">Transaktionen werden mit dem Befehl “begin” gestartet. Werden die nachfolgenden Aktionen mittels einer Transaktion zusammengefasst und korrekt ausgeführt, erfolgt ein “commit”, der </w:t>
      </w:r>
      <w:r>
        <w:t>…..</w:t>
      </w:r>
    </w:p>
  </w:comment>
  <w:comment w:id="10" w:author="Felix" w:date="2016-12-23T00:27:00Z" w:initials="F">
    <w:p w14:paraId="0B1495BC" w14:textId="77777777" w:rsidR="008A6D5D" w:rsidRDefault="008A6D5D">
      <w:pPr>
        <w:pStyle w:val="Kommentartext"/>
      </w:pPr>
      <w:r>
        <w:rPr>
          <w:rStyle w:val="Kommentarzeichen"/>
        </w:rPr>
        <w:annotationRef/>
      </w:r>
      <w:r>
        <w:t>Entweder : die so genannten---- oder ------ so genannte</w:t>
      </w:r>
    </w:p>
  </w:comment>
  <w:comment w:id="11" w:author="David" w:date="2016-12-22T23:18:00Z" w:initials="D">
    <w:p w14:paraId="5518056F" w14:textId="62ED3836" w:rsidR="008A6D5D" w:rsidRDefault="008A6D5D">
      <w:pPr>
        <w:pStyle w:val="Kommentartext"/>
      </w:pPr>
      <w:r>
        <w:t xml:space="preserve">Was sind </w:t>
      </w:r>
      <w:r>
        <w:rPr>
          <w:rStyle w:val="Kommentarzeichen"/>
        </w:rPr>
        <w:annotationRef/>
      </w:r>
      <w:r>
        <w:t>verteilte Objekte?</w:t>
      </w:r>
    </w:p>
  </w:comment>
  <w:comment w:id="13" w:author="Felix" w:date="2016-12-23T00:28:00Z" w:initials="F">
    <w:p w14:paraId="18EBAD41" w14:textId="77777777" w:rsidR="008A6D5D" w:rsidRDefault="008A6D5D">
      <w:pPr>
        <w:pStyle w:val="Kommentartext"/>
      </w:pPr>
      <w:r>
        <w:rPr>
          <w:rStyle w:val="Kommentarzeichen"/>
        </w:rPr>
        <w:annotationRef/>
      </w:r>
      <w:r>
        <w:t>So ?</w:t>
      </w:r>
    </w:p>
  </w:comment>
  <w:comment w:id="12" w:author="David" w:date="2016-12-22T23:20:00Z" w:initials="D">
    <w:p w14:paraId="271D3715" w14:textId="4985E20D" w:rsidR="008A6D5D" w:rsidRDefault="008A6D5D">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4" w:author="Felix" w:date="2016-12-23T00:29:00Z" w:initials="F">
    <w:p w14:paraId="69AD06EE" w14:textId="77777777" w:rsidR="008A6D5D" w:rsidRDefault="008A6D5D">
      <w:pPr>
        <w:pStyle w:val="Kommentartext"/>
      </w:pPr>
      <w:r>
        <w:rPr>
          <w:rStyle w:val="Kommentarzeichen"/>
        </w:rPr>
        <w:annotationRef/>
      </w:r>
      <w:r>
        <w:t>, ?</w:t>
      </w:r>
    </w:p>
    <w:p w14:paraId="2DEFCEB3" w14:textId="77777777" w:rsidR="008A6D5D" w:rsidRDefault="008A6D5D">
      <w:pPr>
        <w:pStyle w:val="Kommentartext"/>
      </w:pPr>
    </w:p>
  </w:comment>
  <w:comment w:id="15" w:author="David" w:date="2016-12-22T23:25:00Z" w:initials="D">
    <w:p w14:paraId="05EC820B" w14:textId="3DDCA376" w:rsidR="008A6D5D" w:rsidRDefault="008A6D5D">
      <w:pPr>
        <w:pStyle w:val="Kommentartext"/>
      </w:pPr>
      <w:r>
        <w:rPr>
          <w:rStyle w:val="Kommentarzeichen"/>
        </w:rPr>
        <w:annotationRef/>
      </w:r>
      <w:r>
        <w:t>Tempus! (Präsens)</w:t>
      </w:r>
      <w:r>
        <w:br/>
        <w:t xml:space="preserve">Bitte auch im restlichen Absatz korrigieren. </w:t>
      </w:r>
    </w:p>
  </w:comment>
  <w:comment w:id="16" w:author="David" w:date="2016-12-22T23:24:00Z" w:initials="D">
    <w:p w14:paraId="3010FAB1" w14:textId="26292F5A" w:rsidR="008A6D5D" w:rsidRDefault="008A6D5D">
      <w:pPr>
        <w:pStyle w:val="Kommentartext"/>
      </w:pPr>
      <w:r>
        <w:rPr>
          <w:rStyle w:val="Kommentarzeichen"/>
        </w:rPr>
        <w:annotationRef/>
      </w:r>
      <w:r>
        <w:t>Naja, unterschiedliche Applikationen waren es ja schon, je nach Definition des Begriffs “Applikation” …</w:t>
      </w:r>
    </w:p>
  </w:comment>
  <w:comment w:id="17" w:author="David" w:date="2016-12-22T23:26:00Z" w:initials="D">
    <w:p w14:paraId="4E791B80" w14:textId="39050A86" w:rsidR="008A6D5D" w:rsidRDefault="008A6D5D">
      <w:pPr>
        <w:pStyle w:val="Kommentartext"/>
      </w:pPr>
      <w:r>
        <w:rPr>
          <w:rStyle w:val="Kommentarzeichen"/>
        </w:rPr>
        <w:annotationRef/>
      </w:r>
      <w:r>
        <w:t>An der Grenze zu unwissenschaftlich, vllt gibt e seine bessere Formulierung…</w:t>
      </w:r>
    </w:p>
  </w:comment>
  <w:comment w:id="18" w:author="David" w:date="2016-12-22T23:28:00Z" w:initials="D">
    <w:p w14:paraId="75906ACF" w14:textId="5376DA17" w:rsidR="008A6D5D" w:rsidRDefault="008A6D5D">
      <w:pPr>
        <w:pStyle w:val="Kommentartext"/>
      </w:pPr>
      <w:r>
        <w:rPr>
          <w:rStyle w:val="Kommentarzeichen"/>
        </w:rPr>
        <w:annotationRef/>
      </w:r>
      <w:r>
        <w:t>Fachliche Anforderungen?</w:t>
      </w:r>
    </w:p>
  </w:comment>
  <w:comment w:id="19" w:author="David" w:date="2016-12-22T23:34:00Z" w:initials="D">
    <w:p w14:paraId="57D357C8" w14:textId="5003F8EF" w:rsidR="008A6D5D" w:rsidRDefault="008A6D5D">
      <w:pPr>
        <w:pStyle w:val="Kommentartext"/>
      </w:pPr>
      <w:r>
        <w:rPr>
          <w:rStyle w:val="Kommentarzeichen"/>
        </w:rPr>
        <w:annotationRef/>
      </w:r>
      <w:r>
        <w:t>Ausgangsprojekt, Vorlagesoftware (ist ja eigentlich kein “</w:t>
      </w:r>
      <w:r>
        <w:t>Projekt”…)</w:t>
      </w:r>
    </w:p>
  </w:comment>
  <w:comment w:id="20" w:author="David" w:date="2016-12-22T23:36:00Z" w:initials="D">
    <w:p w14:paraId="5D2BF829" w14:textId="070DC83D" w:rsidR="008A6D5D" w:rsidRDefault="008A6D5D">
      <w:pPr>
        <w:pStyle w:val="Kommentartext"/>
      </w:pPr>
      <w:r>
        <w:rPr>
          <w:rStyle w:val="Kommentarzeichen"/>
        </w:rPr>
        <w:annotationRef/>
      </w:r>
      <w:r>
        <w:t>Das wiederholt sich hier zu oft.</w:t>
      </w:r>
    </w:p>
  </w:comment>
  <w:comment w:id="21" w:author="David" w:date="2016-12-22T23:38:00Z" w:initials="D">
    <w:p w14:paraId="7669D495" w14:textId="6CDF2EF4" w:rsidR="008A6D5D" w:rsidRDefault="008A6D5D">
      <w:pPr>
        <w:pStyle w:val="Kommentartext"/>
      </w:pPr>
      <w:r>
        <w:rPr>
          <w:rStyle w:val="Kommentarzeichen"/>
        </w:rPr>
        <w:annotationRef/>
      </w:r>
      <w:r>
        <w:t>Warum Abbildung 4 (Benchmarking-Client)? Nicht eher Abbildung 2?</w:t>
      </w:r>
    </w:p>
  </w:comment>
  <w:comment w:id="22" w:author="David" w:date="2016-12-22T23:39:00Z" w:initials="D">
    <w:p w14:paraId="0F45EF9D" w14:textId="413435BA" w:rsidR="008A6D5D" w:rsidRDefault="008A6D5D">
      <w:pPr>
        <w:pStyle w:val="Kommentartext"/>
      </w:pPr>
      <w:r>
        <w:rPr>
          <w:rStyle w:val="Kommentarzeichen"/>
        </w:rPr>
        <w:annotationRef/>
      </w:r>
      <w:r>
        <w:t>Umformulieren: Wieso differenziert -&gt; unklar was gemeint ist. Betrachten kommt außerdem schon am Ende des Satzes.</w:t>
      </w:r>
    </w:p>
  </w:comment>
  <w:comment w:id="23" w:author="David" w:date="2016-12-22T23:41:00Z" w:initials="D">
    <w:p w14:paraId="0362B5FF" w14:textId="15DFDDD8" w:rsidR="008A6D5D" w:rsidRDefault="008A6D5D">
      <w:pPr>
        <w:pStyle w:val="Kommentartext"/>
      </w:pPr>
      <w:r>
        <w:rPr>
          <w:rStyle w:val="Kommentarzeichen"/>
        </w:rPr>
        <w:annotationRef/>
      </w:r>
      <w:r>
        <w:t>Den Satz würde ich entfernen. Er bringt nicht viel und ist womöglich nicht ganz richtig. Die Serverkomponente benötigt ja z.B. chatApplicationModel</w:t>
      </w:r>
    </w:p>
  </w:comment>
  <w:comment w:id="24" w:author="David" w:date="2016-12-22T23:45:00Z" w:initials="D">
    <w:p w14:paraId="251E7CDC" w14:textId="7194976E" w:rsidR="008A6D5D" w:rsidRDefault="008A6D5D">
      <w:pPr>
        <w:pStyle w:val="Kommentartext"/>
      </w:pPr>
      <w:r>
        <w:rPr>
          <w:rStyle w:val="Kommentarzeichen"/>
        </w:rPr>
        <w:annotationRef/>
      </w:r>
      <w:r>
        <w:t>Klassen? Objekte sind es ja nicht…</w:t>
      </w:r>
    </w:p>
  </w:comment>
  <w:comment w:id="25" w:author="David" w:date="2016-12-22T23:45:00Z" w:initials="D">
    <w:p w14:paraId="6ABE9E54" w14:textId="0D8A0315" w:rsidR="008A6D5D" w:rsidRDefault="008A6D5D">
      <w:pPr>
        <w:pStyle w:val="Kommentartext"/>
      </w:pPr>
      <w:r>
        <w:rPr>
          <w:rStyle w:val="Kommentarzeichen"/>
        </w:rPr>
        <w:annotationRef/>
      </w:r>
      <w:r>
        <w:t>Build</w:t>
      </w:r>
    </w:p>
  </w:comment>
  <w:comment w:id="29" w:author="David" w:date="2016-12-22T23:49:00Z" w:initials="D">
    <w:p w14:paraId="247C356A" w14:textId="558E3591" w:rsidR="008A6D5D" w:rsidRDefault="008A6D5D">
      <w:pPr>
        <w:pStyle w:val="Kommentartext"/>
      </w:pPr>
      <w:r>
        <w:rPr>
          <w:rStyle w:val="Kommentarzeichen"/>
        </w:rPr>
        <w:annotationRef/>
      </w:r>
      <w:r>
        <w:t>Unwissenschaftlich…</w:t>
      </w:r>
    </w:p>
  </w:comment>
  <w:comment w:id="30" w:author="David" w:date="2016-12-22T23:51:00Z" w:initials="D">
    <w:p w14:paraId="461D98E7" w14:textId="5C3021EA" w:rsidR="008A6D5D" w:rsidRDefault="008A6D5D">
      <w:pPr>
        <w:pStyle w:val="Kommentartext"/>
      </w:pPr>
      <w:r>
        <w:rPr>
          <w:rStyle w:val="Kommentarzeichen"/>
        </w:rPr>
        <w:annotationRef/>
      </w:r>
      <w:r>
        <w:t xml:space="preserve">Das ist nicht klar. </w:t>
      </w:r>
      <w:r>
        <w:t>Man stellt sich die Fragen: Unabhängig von was? Warum mehrere Projekte für einen Client?</w:t>
      </w:r>
    </w:p>
  </w:comment>
  <w:comment w:id="31" w:author="David" w:date="2016-12-22T23:56:00Z" w:initials="D">
    <w:p w14:paraId="2559D256" w14:textId="36F7B547" w:rsidR="008A6D5D" w:rsidRDefault="008A6D5D">
      <w:pPr>
        <w:pStyle w:val="Kommentartext"/>
      </w:pPr>
      <w:r>
        <w:rPr>
          <w:rStyle w:val="Kommentarzeichen"/>
        </w:rPr>
        <w:annotationRef/>
      </w:r>
      <w:r>
        <w:t>unwissenschaftlich</w:t>
      </w:r>
    </w:p>
  </w:comment>
  <w:comment w:id="32" w:author="David" w:date="2016-12-22T23:56:00Z" w:initials="D">
    <w:p w14:paraId="504736D4" w14:textId="64F1F548" w:rsidR="008A6D5D" w:rsidRDefault="008A6D5D">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33" w:author="David" w:date="2016-12-23T00:04:00Z" w:initials="D">
    <w:p w14:paraId="458BB4AD" w14:textId="41400924" w:rsidR="008A6D5D" w:rsidRDefault="008A6D5D">
      <w:pPr>
        <w:pStyle w:val="Kommentartext"/>
      </w:pPr>
      <w:r>
        <w:rPr>
          <w:rStyle w:val="Kommentarzeichen"/>
        </w:rPr>
        <w:annotationRef/>
      </w:r>
      <w:r>
        <w:t>Dies bezieht sich auf die vereinfachte Austauschbarkeit</w:t>
      </w:r>
    </w:p>
  </w:comment>
  <w:comment w:id="34" w:author="David" w:date="2016-12-23T00:06:00Z" w:initials="D">
    <w:p w14:paraId="2134AE3D" w14:textId="4F4F9590" w:rsidR="008A6D5D" w:rsidRDefault="008A6D5D">
      <w:pPr>
        <w:pStyle w:val="Kommentartext"/>
      </w:pPr>
      <w:r>
        <w:rPr>
          <w:rStyle w:val="Kommentarzeichen"/>
        </w:rPr>
        <w:annotationRef/>
      </w:r>
      <w:r>
        <w:t>Wiederholt Dinge von vorher. “Redundanz” hier mitunter nicht unbedingt passend…</w:t>
      </w:r>
    </w:p>
  </w:comment>
  <w:comment w:id="36" w:author="David" w:date="2016-12-23T00:06:00Z" w:initials="D">
    <w:p w14:paraId="7D8F2E17" w14:textId="726D0E4A" w:rsidR="008A6D5D" w:rsidRDefault="008A6D5D">
      <w:pPr>
        <w:pStyle w:val="Kommentartext"/>
      </w:pPr>
      <w:r>
        <w:rPr>
          <w:rStyle w:val="Kommentarzeichen"/>
        </w:rPr>
        <w:annotationRef/>
      </w:r>
      <w:r>
        <w:t>Nur eines? ;)</w:t>
      </w:r>
    </w:p>
  </w:comment>
  <w:comment w:id="37" w:author="David" w:date="2016-12-23T00:07:00Z" w:initials="D">
    <w:p w14:paraId="4EBA5794" w14:textId="422DADC7" w:rsidR="008A6D5D" w:rsidRDefault="008A6D5D">
      <w:pPr>
        <w:pStyle w:val="Kommentartext"/>
      </w:pPr>
      <w:r>
        <w:rPr>
          <w:rStyle w:val="Kommentarzeichen"/>
        </w:rPr>
        <w:annotationRef/>
      </w:r>
      <w:r>
        <w:t>Der Ausgang stellt Dinge bereit?</w:t>
      </w:r>
    </w:p>
  </w:comment>
  <w:comment w:id="38" w:author="David" w:date="2016-12-23T00:08:00Z" w:initials="D">
    <w:p w14:paraId="3095A3FC" w14:textId="23D2A546" w:rsidR="008A6D5D" w:rsidRDefault="008A6D5D">
      <w:pPr>
        <w:pStyle w:val="Kommentartext"/>
      </w:pPr>
      <w:r>
        <w:rPr>
          <w:rStyle w:val="Kommentarzeichen"/>
        </w:rPr>
        <w:annotationRef/>
      </w:r>
      <w:r>
        <w:t>Chat- oder Benchmark-Client?</w:t>
      </w:r>
    </w:p>
  </w:comment>
  <w:comment w:id="39" w:author="David" w:date="2016-12-23T00:08:00Z" w:initials="D">
    <w:p w14:paraId="67A10618" w14:textId="1691AEDA" w:rsidR="008A6D5D" w:rsidRDefault="008A6D5D">
      <w:pPr>
        <w:pStyle w:val="Kommentartext"/>
      </w:pPr>
      <w:r>
        <w:rPr>
          <w:rStyle w:val="Kommentarzeichen"/>
        </w:rPr>
        <w:annotationRef/>
      </w:r>
      <w:r>
        <w:t>Achtung: Bezug nicht klar, könnte auch den “Anwendungsclient” meinen…</w:t>
      </w:r>
    </w:p>
  </w:comment>
  <w:comment w:id="40" w:author="David" w:date="2016-12-23T00:09:00Z" w:initials="D">
    <w:p w14:paraId="6E236354" w14:textId="26F27725" w:rsidR="008A6D5D" w:rsidRDefault="008A6D5D">
      <w:pPr>
        <w:pStyle w:val="Kommentartext"/>
      </w:pPr>
      <w:r>
        <w:rPr>
          <w:rStyle w:val="Kommentarzeichen"/>
        </w:rPr>
        <w:annotationRef/>
      </w:r>
      <w:r>
        <w:t>unwissenschaftlich</w:t>
      </w:r>
    </w:p>
  </w:comment>
  <w:comment w:id="41" w:author="David" w:date="2016-12-23T00:16:00Z" w:initials="D">
    <w:p w14:paraId="252F707E" w14:textId="4065AD44" w:rsidR="008A6D5D" w:rsidRDefault="008A6D5D">
      <w:pPr>
        <w:pStyle w:val="Kommentartext"/>
      </w:pPr>
      <w:r>
        <w:rPr>
          <w:rStyle w:val="Kommentarzeichen"/>
        </w:rPr>
        <w:annotationRef/>
      </w:r>
      <w:r>
        <w:t>Durchführung?</w:t>
      </w:r>
    </w:p>
  </w:comment>
  <w:comment w:id="42" w:author="Felix" w:date="2016-12-23T00:32:00Z" w:initials="F">
    <w:p w14:paraId="24FEF47B" w14:textId="77777777" w:rsidR="008A6D5D" w:rsidRDefault="008A6D5D">
      <w:pPr>
        <w:pStyle w:val="Kommentartext"/>
      </w:pPr>
      <w:r>
        <w:rPr>
          <w:rStyle w:val="Kommentarzeichen"/>
        </w:rPr>
        <w:annotationRef/>
      </w:r>
      <w:r>
        <w:t>Zudem löschen?</w:t>
      </w:r>
    </w:p>
  </w:comment>
  <w:comment w:id="43" w:author="Felix" w:date="2016-12-23T00:33:00Z" w:initials="F">
    <w:p w14:paraId="63F5D3CB" w14:textId="77777777" w:rsidR="008A6D5D" w:rsidRDefault="008A6D5D">
      <w:pPr>
        <w:pStyle w:val="Kommentartext"/>
      </w:pPr>
      <w:r>
        <w:rPr>
          <w:rStyle w:val="Kommentarzeichen"/>
        </w:rPr>
        <w:annotationRef/>
      </w:r>
      <w:r>
        <w:t xml:space="preserve">Anfragen </w:t>
      </w:r>
      <w:r>
        <w:t>atomatisiert ?(also tauschen)</w:t>
      </w:r>
    </w:p>
  </w:comment>
  <w:comment w:id="44" w:author="Felix" w:date="2016-12-23T00:33:00Z" w:initials="F">
    <w:p w14:paraId="68CB0D07" w14:textId="77777777" w:rsidR="008A6D5D" w:rsidRDefault="008A6D5D">
      <w:pPr>
        <w:pStyle w:val="Kommentartext"/>
      </w:pPr>
      <w:r>
        <w:rPr>
          <w:rStyle w:val="Kommentarzeichen"/>
        </w:rPr>
        <w:annotationRef/>
      </w:r>
      <w:r>
        <w:t>Ausgelöst?</w:t>
      </w:r>
    </w:p>
  </w:comment>
  <w:comment w:id="46" w:author="David" w:date="2016-12-23T00:19:00Z" w:initials="D">
    <w:p w14:paraId="424A7A6C" w14:textId="023C4F51" w:rsidR="008A6D5D" w:rsidRDefault="008A6D5D">
      <w:pPr>
        <w:pStyle w:val="Kommentartext"/>
      </w:pPr>
      <w:r>
        <w:rPr>
          <w:rStyle w:val="Kommentarzeichen"/>
        </w:rPr>
        <w:annotationRef/>
      </w:r>
      <w:r>
        <w:t>Irgendwie holpert das: Die Entwurfsentscheidungen für die Basisarchitektur haben wir selbst getroffen, aber die Umsetzungsdetails waren gegeben?</w:t>
      </w:r>
    </w:p>
  </w:comment>
  <w:comment w:id="47" w:author="David" w:date="2016-12-23T00:22:00Z" w:initials="D">
    <w:p w14:paraId="76BFABC8" w14:textId="17678AD5" w:rsidR="008A6D5D" w:rsidRDefault="008A6D5D">
      <w:pPr>
        <w:pStyle w:val="Kommentartext"/>
      </w:pPr>
      <w:r>
        <w:rPr>
          <w:rStyle w:val="Kommentarzeichen"/>
        </w:rPr>
        <w:annotationRef/>
      </w:r>
      <w:r>
        <w:t>Application Server</w:t>
      </w:r>
    </w:p>
  </w:comment>
  <w:comment w:id="48" w:author="David" w:date="2016-12-23T00:22:00Z" w:initials="D">
    <w:p w14:paraId="0146B8F5" w14:textId="68BCB6CE" w:rsidR="008A6D5D" w:rsidRDefault="008A6D5D">
      <w:pPr>
        <w:pStyle w:val="Kommentartext"/>
      </w:pPr>
      <w:r>
        <w:rPr>
          <w:rStyle w:val="Kommentarzeichen"/>
        </w:rPr>
        <w:annotationRef/>
      </w:r>
      <w:r>
        <w:t>Tempus</w:t>
      </w:r>
    </w:p>
  </w:comment>
  <w:comment w:id="49" w:author="David" w:date="2016-12-23T00:24:00Z" w:initials="D">
    <w:p w14:paraId="6540D6A0" w14:textId="103617E4" w:rsidR="008A6D5D" w:rsidRDefault="008A6D5D">
      <w:pPr>
        <w:pStyle w:val="Kommentartext"/>
      </w:pPr>
      <w:r>
        <w:rPr>
          <w:rStyle w:val="Kommentarzeichen"/>
        </w:rPr>
        <w:annotationRef/>
      </w:r>
      <w:r>
        <w:t>“nach” würde ich entfernen. Der Text stellt normalerweise bei dieser Zitationsart keinen Bezug zur Quellenreferenz her.</w:t>
      </w:r>
    </w:p>
  </w:comment>
  <w:comment w:id="50" w:author="Felix" w:date="2016-12-23T00:34:00Z" w:initials="F">
    <w:p w14:paraId="50BFB02A" w14:textId="77777777" w:rsidR="008A6D5D" w:rsidRDefault="008A6D5D">
      <w:pPr>
        <w:pStyle w:val="Kommentartext"/>
      </w:pPr>
      <w:r>
        <w:rPr>
          <w:rStyle w:val="Kommentarzeichen"/>
        </w:rPr>
        <w:annotationRef/>
      </w:r>
      <w:r>
        <w:t>Meintest du wirklich aufgegangen?</w:t>
      </w:r>
    </w:p>
  </w:comment>
  <w:comment w:id="51" w:author="David" w:date="2016-12-23T00:28:00Z" w:initials="D">
    <w:p w14:paraId="20A4B17B" w14:textId="1189868C" w:rsidR="008A6D5D" w:rsidRDefault="008A6D5D">
      <w:pPr>
        <w:pStyle w:val="Kommentartext"/>
      </w:pPr>
      <w:r>
        <w:rPr>
          <w:rStyle w:val="Kommentarzeichen"/>
        </w:rPr>
        <w:annotationRef/>
      </w:r>
      <w:r>
        <w:t>Zum Zeitpunkt der Erstellung dieser Arbeit aktuellste Version…</w:t>
      </w:r>
    </w:p>
  </w:comment>
  <w:comment w:id="52" w:author="David" w:date="2016-12-23T00:31:00Z" w:initials="D">
    <w:p w14:paraId="03A01594" w14:textId="456B862A" w:rsidR="008A6D5D" w:rsidRDefault="008A6D5D">
      <w:pPr>
        <w:pStyle w:val="Kommentartext"/>
      </w:pPr>
      <w:r>
        <w:rPr>
          <w:rStyle w:val="Kommentarzeichen"/>
        </w:rPr>
        <w:annotationRef/>
      </w:r>
      <w:r>
        <w:t>unwissenschaftlich</w:t>
      </w:r>
    </w:p>
  </w:comment>
  <w:comment w:id="53" w:author="David" w:date="2016-12-23T00:31:00Z" w:initials="D">
    <w:p w14:paraId="0E1316C0" w14:textId="17DBFAEE" w:rsidR="008A6D5D" w:rsidRDefault="008A6D5D">
      <w:pPr>
        <w:pStyle w:val="Kommentartext"/>
      </w:pPr>
      <w:r>
        <w:rPr>
          <w:rStyle w:val="Kommentarzeichen"/>
        </w:rPr>
        <w:annotationRef/>
      </w:r>
      <w:r>
        <w:t>Deploymentmanagement?</w:t>
      </w:r>
    </w:p>
  </w:comment>
  <w:comment w:id="54" w:author="David" w:date="2016-12-23T00:37:00Z" w:initials="D">
    <w:p w14:paraId="768C94C0" w14:textId="6B9A5E65" w:rsidR="008A6D5D" w:rsidRDefault="008A6D5D">
      <w:pPr>
        <w:pStyle w:val="Kommentartext"/>
      </w:pPr>
      <w:r>
        <w:rPr>
          <w:rStyle w:val="Kommentarzeichen"/>
        </w:rPr>
        <w:annotationRef/>
      </w:r>
      <w:r>
        <w:t xml:space="preserve">Durch den Einsatz von CMP ist es doch nur noch eine verteilte TA, oder? </w:t>
      </w:r>
    </w:p>
  </w:comment>
  <w:comment w:id="55" w:author="David" w:date="2016-12-23T00:38:00Z" w:initials="D">
    <w:p w14:paraId="6755C238" w14:textId="44C983EE" w:rsidR="008A6D5D" w:rsidRDefault="008A6D5D">
      <w:pPr>
        <w:pStyle w:val="Kommentartext"/>
      </w:pPr>
      <w:r>
        <w:rPr>
          <w:rStyle w:val="Kommentarzeichen"/>
        </w:rPr>
        <w:annotationRef/>
      </w:r>
      <w:r>
        <w:t>Kapitelreferenz</w:t>
      </w:r>
    </w:p>
  </w:comment>
  <w:comment w:id="56" w:author="David" w:date="2016-12-23T00:39:00Z" w:initials="D">
    <w:p w14:paraId="4437DF2A" w14:textId="7123CED3" w:rsidR="008A6D5D" w:rsidRDefault="008A6D5D">
      <w:pPr>
        <w:pStyle w:val="Kommentartext"/>
      </w:pPr>
      <w:r>
        <w:rPr>
          <w:rStyle w:val="Kommentarzeichen"/>
        </w:rPr>
        <w:annotationRef/>
      </w:r>
      <w:r>
        <w:t>Messaging-Service-Architektur?</w:t>
      </w:r>
    </w:p>
  </w:comment>
  <w:comment w:id="57" w:author="David" w:date="2016-12-23T00:40:00Z" w:initials="D">
    <w:p w14:paraId="16756A15" w14:textId="135610ED" w:rsidR="008A6D5D" w:rsidRDefault="008A6D5D">
      <w:pPr>
        <w:pStyle w:val="Kommentartext"/>
      </w:pPr>
      <w:r>
        <w:rPr>
          <w:rStyle w:val="Kommentarzeichen"/>
        </w:rPr>
        <w:annotationRef/>
      </w:r>
      <w:r>
        <w:t>JavaEE oder Java EE? Bitte im Dokument durchziehen.</w:t>
      </w:r>
    </w:p>
  </w:comment>
  <w:comment w:id="58" w:author="David" w:date="2016-12-23T00:41:00Z" w:initials="D">
    <w:p w14:paraId="010E7350" w14:textId="5B1854BE" w:rsidR="008A6D5D" w:rsidRDefault="008A6D5D">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59" w:author="David" w:date="2016-12-23T00:44:00Z" w:initials="D">
    <w:p w14:paraId="5E175E41" w14:textId="587B1591" w:rsidR="008A6D5D" w:rsidRDefault="008A6D5D">
      <w:pPr>
        <w:pStyle w:val="Kommentartext"/>
      </w:pPr>
      <w:r>
        <w:rPr>
          <w:rStyle w:val="Kommentarzeichen"/>
        </w:rPr>
        <w:annotationRef/>
      </w:r>
      <w:r>
        <w:t>Warum?</w:t>
      </w:r>
      <w:r>
        <w:br/>
        <w:t>Klingt bisschen nach Consulting-Geschwätz… ;)</w:t>
      </w:r>
    </w:p>
  </w:comment>
  <w:comment w:id="61" w:author="David" w:date="2016-12-23T00:45:00Z" w:initials="D">
    <w:p w14:paraId="215262D4" w14:textId="0870B486" w:rsidR="008A6D5D" w:rsidRDefault="008A6D5D">
      <w:pPr>
        <w:pStyle w:val="Kommentartext"/>
      </w:pPr>
      <w:r>
        <w:rPr>
          <w:rStyle w:val="Kommentarzeichen"/>
        </w:rPr>
        <w:annotationRef/>
      </w:r>
      <w:r>
        <w:t>Warum gilt das?</w:t>
      </w:r>
    </w:p>
  </w:comment>
  <w:comment w:id="62" w:author="David" w:date="2016-12-23T00:46:00Z" w:initials="D">
    <w:p w14:paraId="311F55B6" w14:textId="0FC6A0C4" w:rsidR="008A6D5D" w:rsidRDefault="008A6D5D">
      <w:pPr>
        <w:pStyle w:val="Kommentartext"/>
      </w:pPr>
      <w:r>
        <w:rPr>
          <w:rStyle w:val="Kommentarzeichen"/>
        </w:rPr>
        <w:annotationRef/>
      </w:r>
      <w:r>
        <w:t xml:space="preserve">Der Dativ ist dem Genitiv sein </w:t>
      </w:r>
      <w:r>
        <w:t>Tod :P</w:t>
      </w:r>
    </w:p>
  </w:comment>
  <w:comment w:id="63" w:author="David" w:date="2016-12-23T01:20:00Z" w:initials="D">
    <w:p w14:paraId="625BA9EF" w14:textId="436F564A" w:rsidR="008A6D5D" w:rsidRDefault="008A6D5D">
      <w:pPr>
        <w:pStyle w:val="Kommentartext"/>
      </w:pPr>
      <w:r>
        <w:rPr>
          <w:rStyle w:val="Kommentarzeichen"/>
        </w:rPr>
        <w:annotationRef/>
      </w:r>
      <w:r>
        <w:t>Kein wir!</w:t>
      </w:r>
    </w:p>
  </w:comment>
  <w:comment w:id="64" w:author="David" w:date="2016-12-23T00:50:00Z" w:initials="D">
    <w:p w14:paraId="5F41198A" w14:textId="72B9EC9A" w:rsidR="008A6D5D" w:rsidRDefault="008A6D5D">
      <w:pPr>
        <w:pStyle w:val="Kommentartext"/>
      </w:pPr>
      <w:r>
        <w:rPr>
          <w:rStyle w:val="Kommentarzeichen"/>
        </w:rPr>
        <w:annotationRef/>
      </w:r>
      <w:r>
        <w:t>unwissenschaftlich</w:t>
      </w:r>
    </w:p>
  </w:comment>
  <w:comment w:id="65" w:author="David" w:date="2016-12-23T01:21:00Z" w:initials="D">
    <w:p w14:paraId="4EF9F6C4" w14:textId="75C94266" w:rsidR="00C71246" w:rsidRDefault="00C71246">
      <w:pPr>
        <w:pStyle w:val="Kommentartext"/>
      </w:pPr>
      <w:r>
        <w:rPr>
          <w:rStyle w:val="Kommentarzeichen"/>
        </w:rPr>
        <w:annotationRef/>
      </w:r>
      <w:r>
        <w:t>managed ist Adjektiv -&gt; Objekt fehlt</w:t>
      </w:r>
      <w:r>
        <w:br/>
        <w:t>z.B.: bean-managed Transaktionen</w:t>
      </w:r>
    </w:p>
  </w:comment>
  <w:comment w:id="66" w:author="David" w:date="2016-12-23T01:23:00Z" w:initials="D">
    <w:p w14:paraId="3BD927B8" w14:textId="1D5CE23B" w:rsidR="00C71246" w:rsidRDefault="00C71246">
      <w:pPr>
        <w:pStyle w:val="Kommentartext"/>
      </w:pPr>
      <w:r>
        <w:rPr>
          <w:rStyle w:val="Kommentarzeichen"/>
        </w:rPr>
        <w:annotationRef/>
      </w:r>
      <w:r>
        <w:t>Warum? -&gt; Vorlesung</w:t>
      </w:r>
    </w:p>
  </w:comment>
  <w:comment w:id="67" w:author="David" w:date="2016-12-23T01:23:00Z" w:initials="D">
    <w:p w14:paraId="4053B614" w14:textId="783457DC" w:rsidR="00C71246" w:rsidRDefault="00C71246">
      <w:pPr>
        <w:pStyle w:val="Kommentartext"/>
      </w:pPr>
      <w:r>
        <w:rPr>
          <w:rStyle w:val="Kommentarzeichen"/>
        </w:rPr>
        <w:annotationRef/>
      </w:r>
      <w:r>
        <w:t>Manager?</w:t>
      </w:r>
    </w:p>
  </w:comment>
  <w:comment w:id="68" w:author="David" w:date="2016-12-23T01:24:00Z" w:initials="D">
    <w:p w14:paraId="1D63F86E" w14:textId="508FBAC7" w:rsidR="00C71246" w:rsidRDefault="00C71246">
      <w:pPr>
        <w:pStyle w:val="Kommentartext"/>
      </w:pPr>
      <w:r>
        <w:rPr>
          <w:rStyle w:val="Kommentarzeichen"/>
        </w:rPr>
        <w:annotationRef/>
      </w:r>
      <w:r>
        <w:t>Entspricht “das Ding, was…” -&gt; Umgangssprache</w:t>
      </w:r>
      <w:r>
        <w:br/>
        <w:t>Lieber: Um von dort aus…zu markieren</w:t>
      </w:r>
    </w:p>
  </w:comment>
  <w:comment w:id="69" w:author="David" w:date="2016-12-23T01:27:00Z" w:initials="D">
    <w:p w14:paraId="00892C64" w14:textId="21E10370" w:rsidR="00C71246" w:rsidRDefault="00C71246">
      <w:pPr>
        <w:pStyle w:val="Kommentartext"/>
      </w:pPr>
      <w:r>
        <w:rPr>
          <w:rStyle w:val="Kommentarzeichen"/>
        </w:rPr>
        <w:annotationRef/>
      </w:r>
      <w:r>
        <w:t>Nicht nur “in”, sondern eben auch “zwischen”. Das ist ja der Punkt, denn “in” können die DB’s selber…</w:t>
      </w:r>
    </w:p>
  </w:comment>
  <w:comment w:id="70" w:author="David" w:date="2016-12-23T01:36:00Z" w:initials="D">
    <w:p w14:paraId="1DCB456D" w14:textId="0153D083" w:rsidR="0094312F" w:rsidRDefault="0094312F">
      <w:pPr>
        <w:pStyle w:val="Kommentartext"/>
      </w:pPr>
      <w:r>
        <w:rPr>
          <w:rStyle w:val="Kommentarzeichen"/>
        </w:rPr>
        <w:annotationRef/>
      </w:r>
      <w:r>
        <w:t>Zitat?</w:t>
      </w:r>
    </w:p>
  </w:comment>
  <w:comment w:id="71" w:author="David" w:date="2016-12-23T01:30:00Z" w:initials="D">
    <w:p w14:paraId="21E2597B" w14:textId="3ABD4CBF" w:rsidR="00DD72AC" w:rsidRDefault="00DD72AC">
      <w:pPr>
        <w:pStyle w:val="Kommentartext"/>
      </w:pPr>
      <w:r>
        <w:rPr>
          <w:rStyle w:val="Kommentarzeichen"/>
        </w:rPr>
        <w:annotationRef/>
      </w:r>
      <w:r>
        <w:t>Dieser ist im vorherigen Absatz bereits erwähnt, wird aber hier eingeführt.</w:t>
      </w:r>
    </w:p>
  </w:comment>
  <w:comment w:id="72" w:author="David" w:date="2016-12-23T01:32:00Z" w:initials="D">
    <w:p w14:paraId="4FDA89F9" w14:textId="67A30154" w:rsidR="00B63F04" w:rsidRDefault="00B63F04">
      <w:pPr>
        <w:pStyle w:val="Kommentartext"/>
      </w:pPr>
      <w:r>
        <w:rPr>
          <w:rStyle w:val="Kommentarzeichen"/>
        </w:rPr>
        <w:annotationRef/>
      </w:r>
      <w:r>
        <w:t>JTA bereits vorher erwähnt (B.)</w:t>
      </w:r>
    </w:p>
  </w:comment>
  <w:comment w:id="73" w:author="David" w:date="2016-12-23T01:34:00Z" w:initials="D">
    <w:p w14:paraId="10362B3B" w14:textId="48A20061" w:rsidR="0094312F" w:rsidRDefault="0094312F">
      <w:pPr>
        <w:pStyle w:val="Kommentartext"/>
      </w:pPr>
      <w:r>
        <w:rPr>
          <w:rStyle w:val="Kommentarzeichen"/>
        </w:rPr>
        <w:annotationRef/>
      </w:r>
      <w:r>
        <w:t>XA unterstützen</w:t>
      </w:r>
    </w:p>
  </w:comment>
  <w:comment w:id="74" w:author="David" w:date="2016-12-23T01:34:00Z" w:initials="D">
    <w:p w14:paraId="3196880A" w14:textId="1C2AA92D" w:rsidR="0094312F" w:rsidRDefault="0094312F">
      <w:pPr>
        <w:pStyle w:val="Kommentartext"/>
      </w:pPr>
      <w:r>
        <w:rPr>
          <w:rStyle w:val="Kommentarzeichen"/>
        </w:rPr>
        <w:annotationRef/>
      </w:r>
      <w:r>
        <w:t>Fehlerhafte Trennung verhindern. Im gesamten Dokument Trennung von Eigennamen verhindern oder manuell festlegen…</w:t>
      </w:r>
    </w:p>
  </w:comment>
  <w:comment w:id="76" w:author="Felix" w:date="2016-12-23T00:35:00Z" w:initials="F">
    <w:p w14:paraId="64D6274D" w14:textId="77777777" w:rsidR="008A6D5D" w:rsidRDefault="008A6D5D">
      <w:pPr>
        <w:pStyle w:val="Kommentartext"/>
      </w:pPr>
      <w:r>
        <w:rPr>
          <w:rStyle w:val="Kommentarzeichen"/>
        </w:rPr>
        <w:annotationRef/>
      </w:r>
      <w:r>
        <w:rPr>
          <w:rStyle w:val="Kommentarzeichen"/>
        </w:rPr>
        <w:t>Oder? Sonst denkt ma es wurde modfiziert und weggeworfen</w:t>
      </w:r>
    </w:p>
  </w:comment>
  <w:comment w:id="75" w:author="David" w:date="2016-12-23T01:39:00Z" w:initials="D">
    <w:p w14:paraId="441725A4" w14:textId="69842338" w:rsidR="007D75EB" w:rsidRDefault="007D75EB">
      <w:pPr>
        <w:pStyle w:val="Kommentartext"/>
      </w:pPr>
      <w:r>
        <w:rPr>
          <w:rStyle w:val="Kommentarzeichen"/>
        </w:rPr>
        <w:annotationRef/>
      </w:r>
      <w:r>
        <w:t>unwissenschaftlich</w:t>
      </w:r>
    </w:p>
  </w:comment>
  <w:comment w:id="77" w:author="David" w:date="2016-12-23T01:40:00Z" w:initials="D">
    <w:p w14:paraId="76D40DD3" w14:textId="194BF9CD" w:rsidR="002A41D8" w:rsidRDefault="002A41D8">
      <w:pPr>
        <w:pStyle w:val="Kommentartext"/>
      </w:pPr>
      <w:r>
        <w:rPr>
          <w:rStyle w:val="Kommentarzeichen"/>
        </w:rPr>
        <w:annotationRef/>
      </w:r>
      <w:r>
        <w:t>Vorsicht: Abgesehen von unwissenschaftlicher Formulierung kann man mit solchen Aussagen brutal schnell auf die Fresse fliegen -&gt; Reactive Forms werden ebenfalls mittels Code erzeugt und das ist modern und gut so!</w:t>
      </w:r>
      <w:r w:rsidR="00906B9B">
        <w:br/>
        <w:t>Wissenschaftlich zurückhaltend formulieren, nicht verkaufen!</w:t>
      </w:r>
    </w:p>
  </w:comment>
  <w:comment w:id="78" w:author="David" w:date="2016-12-23T01:45:00Z" w:initials="D">
    <w:p w14:paraId="00955FC3" w14:textId="47D3B82C" w:rsidR="001A742D" w:rsidRDefault="001A742D">
      <w:pPr>
        <w:pStyle w:val="Kommentartext"/>
      </w:pPr>
      <w:r>
        <w:rPr>
          <w:rStyle w:val="Kommentarzeichen"/>
        </w:rPr>
        <w:annotationRef/>
      </w:r>
      <w:r>
        <w:t>In der Fußnote groß geschrieben. Kursiv wird vorher auch nicht immer bei Eigennamen von Fachbegriffen verwendet.</w:t>
      </w:r>
    </w:p>
  </w:comment>
  <w:comment w:id="79" w:author="David" w:date="2016-12-23T01:46:00Z" w:initials="D">
    <w:p w14:paraId="5F223146" w14:textId="3E9A5A4B" w:rsidR="00F50935" w:rsidRDefault="00F50935">
      <w:pPr>
        <w:pStyle w:val="Kommentartext"/>
      </w:pPr>
      <w:r>
        <w:rPr>
          <w:rStyle w:val="Kommentarzeichen"/>
        </w:rPr>
        <w:annotationRef/>
      </w:r>
      <w:r>
        <w:t>Live erklären -&gt; Während des Testlaufs</w:t>
      </w:r>
    </w:p>
  </w:comment>
  <w:comment w:id="82" w:author="David" w:date="2016-12-23T02:02:00Z" w:initials="D">
    <w:p w14:paraId="1E4AB8D2" w14:textId="091EA079" w:rsidR="004F74AE" w:rsidRDefault="0087199E" w:rsidP="004F74AE">
      <w:pPr>
        <w:pStyle w:val="Kommentartext"/>
      </w:pPr>
      <w:r>
        <w:rPr>
          <w:rStyle w:val="Kommentarzeichen"/>
        </w:rPr>
        <w:annotationRef/>
      </w:r>
      <w:r>
        <w:t>Ned verkaufen</w:t>
      </w:r>
    </w:p>
    <w:p w14:paraId="76FEE5C5" w14:textId="131410DC" w:rsidR="004F74AE" w:rsidRDefault="004F74AE" w:rsidP="004F74AE">
      <w:pPr>
        <w:pStyle w:val="Kommentartext"/>
      </w:pPr>
      <w:r>
        <w:t>Neben den bereits erläuterten Veränderungen weist…</w:t>
      </w:r>
    </w:p>
  </w:comment>
  <w:comment w:id="83" w:author="David" w:date="2016-12-23T02:01:00Z" w:initials="D">
    <w:p w14:paraId="365D84FA" w14:textId="76654119" w:rsidR="0087199E" w:rsidRDefault="0087199E">
      <w:pPr>
        <w:pStyle w:val="Kommentartext"/>
      </w:pPr>
      <w:r>
        <w:rPr>
          <w:rStyle w:val="Kommentarzeichen"/>
        </w:rPr>
        <w:annotationRef/>
      </w:r>
      <w:r>
        <w:t xml:space="preserve">das ist keine E-Mail ;) </w:t>
      </w:r>
    </w:p>
  </w:comment>
  <w:comment w:id="84" w:author="David" w:date="2016-12-23T02:05:00Z" w:initials="D">
    <w:p w14:paraId="534F2FB1" w14:textId="30B39BCC" w:rsidR="00362F38" w:rsidRDefault="00362F38">
      <w:pPr>
        <w:pStyle w:val="Kommentartext"/>
      </w:pPr>
      <w:r>
        <w:rPr>
          <w:rStyle w:val="Kommentarzeichen"/>
        </w:rPr>
        <w:annotationRef/>
      </w:r>
      <w:r>
        <w:t xml:space="preserve">fettes </w:t>
      </w:r>
      <w:r>
        <w:t>Jar :P</w:t>
      </w:r>
      <w:r>
        <w:br/>
        <w:t>eine umfassende jar-Datei</w:t>
      </w:r>
    </w:p>
  </w:comment>
  <w:comment w:id="85" w:author="David" w:date="2016-12-23T02:06:00Z" w:initials="D">
    <w:p w14:paraId="5E85AD8A" w14:textId="419E1E19" w:rsidR="002A2E07" w:rsidRDefault="002A2E07">
      <w:pPr>
        <w:pStyle w:val="Kommentartext"/>
      </w:pPr>
      <w:r>
        <w:rPr>
          <w:rStyle w:val="Kommentarzeichen"/>
        </w:rPr>
        <w:annotationRef/>
      </w:r>
      <w:r>
        <w:t>Das ist nichts neues -&gt; Punkt entfernen</w:t>
      </w:r>
    </w:p>
  </w:comment>
  <w:comment w:id="86" w:author="David" w:date="2016-12-23T02:08:00Z" w:initials="D">
    <w:p w14:paraId="572714E6" w14:textId="0B535BC4" w:rsidR="00270539" w:rsidRDefault="00270539">
      <w:pPr>
        <w:pStyle w:val="Kommentartext"/>
      </w:pPr>
      <w:r>
        <w:rPr>
          <w:rStyle w:val="Kommentarzeichen"/>
        </w:rPr>
        <w:annotationRef/>
      </w:r>
      <w:r>
        <w:t>Auch nix Neues</w:t>
      </w:r>
    </w:p>
  </w:comment>
  <w:comment w:id="87" w:author="David" w:date="2016-12-23T02:08:00Z" w:initials="D">
    <w:p w14:paraId="77D64F24" w14:textId="38BB5BBF" w:rsidR="00B923B0" w:rsidRDefault="00B923B0">
      <w:pPr>
        <w:pStyle w:val="Kommentartext"/>
      </w:pPr>
      <w:r>
        <w:rPr>
          <w:rStyle w:val="Kommentarzeichen"/>
        </w:rPr>
        <w:annotationRef/>
      </w:r>
      <w:r>
        <w:t>Nicht verkaufen…; Tempus</w:t>
      </w:r>
    </w:p>
    <w:p w14:paraId="32E80197" w14:textId="3ED3C768" w:rsidR="00B923B0" w:rsidRDefault="00B923B0">
      <w:pPr>
        <w:pStyle w:val="Kommentartext"/>
      </w:pPr>
      <w:r>
        <w:t>Verschiedene Fremdbibliotheken sind auf die zum Zeitpunkt der Erstellung dieser Studienarbeit aktuellen Versionen geupdated worden</w:t>
      </w:r>
    </w:p>
  </w:comment>
  <w:comment w:id="88" w:author="Felix" w:date="2016-12-23T00:35:00Z" w:initials="F">
    <w:p w14:paraId="3FE24E5C" w14:textId="77777777" w:rsidR="008A6D5D" w:rsidRDefault="008A6D5D">
      <w:pPr>
        <w:pStyle w:val="Kommentartext"/>
      </w:pPr>
      <w:r>
        <w:rPr>
          <w:rStyle w:val="Kommentarzeichen"/>
        </w:rPr>
        <w:annotationRef/>
      </w:r>
      <w:r>
        <w:t xml:space="preserve">Geupdated oder upgedated? </w:t>
      </w:r>
      <w:r>
        <w:sym w:font="Wingdings" w:char="F04A"/>
      </w:r>
      <w:r>
        <w:t xml:space="preserve"> weiß nich was richitg is </w:t>
      </w:r>
    </w:p>
  </w:comment>
  <w:comment w:id="89" w:author="David" w:date="2016-12-23T02:09:00Z" w:initials="D">
    <w:p w14:paraId="68982F36" w14:textId="77777777" w:rsidR="00B923B0" w:rsidRDefault="00B923B0">
      <w:pPr>
        <w:pStyle w:val="Kommentartext"/>
      </w:pPr>
      <w:r>
        <w:rPr>
          <w:rStyle w:val="Kommentarzeichen"/>
        </w:rPr>
        <w:annotationRef/>
      </w:r>
      <w:r>
        <w:t>Weder noch ;)</w:t>
      </w:r>
    </w:p>
    <w:p w14:paraId="35F83D6C" w14:textId="787AF6B2" w:rsidR="00B923B0" w:rsidRDefault="00B923B0">
      <w:pPr>
        <w:pStyle w:val="Kommentartext"/>
      </w:pPr>
      <w:r>
        <w:t>Partizip 2 von updaten ist “upgedatet”.</w:t>
      </w:r>
    </w:p>
    <w:p w14:paraId="2056FF7B" w14:textId="64104C7E" w:rsidR="00B923B0" w:rsidRDefault="00B923B0">
      <w:pPr>
        <w:pStyle w:val="Kommentartext"/>
      </w:pPr>
      <w:r w:rsidRPr="00B923B0">
        <w:t>http://www.duden.de/rechtschreibung/updaten</w:t>
      </w:r>
    </w:p>
  </w:comment>
  <w:comment w:id="90" w:author="David" w:date="2016-12-23T02:12:00Z" w:initials="D">
    <w:p w14:paraId="2BF8DB03" w14:textId="781A9C25" w:rsidR="00190F9A" w:rsidRDefault="00190F9A">
      <w:pPr>
        <w:pStyle w:val="Kommentartext"/>
      </w:pPr>
      <w:r>
        <w:rPr>
          <w:rStyle w:val="Kommentarzeichen"/>
        </w:rPr>
        <w:annotationRef/>
      </w:r>
      <w:r>
        <w:t>besser abgrenzen. Die JMS-Implementierung testen wir nicht, sondern die Implementierung der JMS-Clients. Ebenso testen wir ja nicht RESTeasy sondern halt unsere Interfaces… Oder?</w:t>
      </w:r>
    </w:p>
  </w:comment>
  <w:comment w:id="91" w:author="David" w:date="2016-12-23T02:14:00Z" w:initials="D">
    <w:p w14:paraId="586A9E62" w14:textId="3AA111C6" w:rsidR="00956C54" w:rsidRDefault="00956C54">
      <w:pPr>
        <w:pStyle w:val="Kommentartext"/>
      </w:pPr>
      <w:r>
        <w:rPr>
          <w:rStyle w:val="Kommentarzeichen"/>
        </w:rPr>
        <w:annotationRef/>
      </w:r>
      <w:r>
        <w:t>Tempus im gesamten Teil V</w:t>
      </w:r>
      <w:r>
        <w:br/>
        <w:t xml:space="preserve">-&gt; Präsens </w:t>
      </w:r>
      <w:r w:rsidR="0037362F">
        <w:t xml:space="preserve">sowie </w:t>
      </w:r>
      <w:r>
        <w:t xml:space="preserve"> </w:t>
      </w:r>
      <w:r w:rsidR="00B22FA8">
        <w:t>Perfekt</w:t>
      </w:r>
      <w:r w:rsidR="00566EDA">
        <w:t xml:space="preserve"> </w:t>
      </w:r>
      <w:r w:rsidR="00B22FA8">
        <w:t>a</w:t>
      </w:r>
      <w:r w:rsidR="00566EDA">
        <w:t>ls zeitliche Abgrenzung zum Präsens</w:t>
      </w:r>
      <w:r w:rsidR="0090035C">
        <w:t xml:space="preserve"> ist</w:t>
      </w:r>
      <w:r w:rsidR="00EB27EA">
        <w:t xml:space="preserve"> erlaubt</w:t>
      </w:r>
    </w:p>
  </w:comment>
  <w:comment w:id="92" w:author="David" w:date="2016-12-23T02:15:00Z" w:initials="D">
    <w:p w14:paraId="470EF6B8" w14:textId="0A446966" w:rsidR="00956C54" w:rsidRDefault="00956C54">
      <w:pPr>
        <w:pStyle w:val="Kommentartext"/>
      </w:pPr>
      <w:r>
        <w:rPr>
          <w:rStyle w:val="Kommentarzeichen"/>
        </w:rPr>
        <w:annotationRef/>
      </w:r>
      <w:r>
        <w:t xml:space="preserve">Danach können wir nicht mit den Problemen weiter machen, man erwartet hier die Beschreibung der Infrastruktur unmittelbar. </w:t>
      </w:r>
    </w:p>
  </w:comment>
  <w:comment w:id="96" w:author="Felix" w:date="2016-12-23T00:36:00Z" w:initials="F">
    <w:p w14:paraId="67E505D9" w14:textId="77777777" w:rsidR="008A6D5D" w:rsidRDefault="008A6D5D">
      <w:pPr>
        <w:pStyle w:val="Kommentartext"/>
      </w:pPr>
      <w:r>
        <w:rPr>
          <w:rStyle w:val="Kommentarzeichen"/>
        </w:rPr>
        <w:annotationRef/>
      </w:r>
      <w:r>
        <w:t xml:space="preserve">Per Konfig, oder über die </w:t>
      </w:r>
      <w:r>
        <w:t>Konfig ? (kann ma aber auch so l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FBB89" w15:done="0"/>
  <w15:commentEx w15:paraId="330A3526" w15:done="0"/>
  <w15:commentEx w15:paraId="5DC29765" w15:done="0"/>
  <w15:commentEx w15:paraId="57066A6E" w15:done="0"/>
  <w15:commentEx w15:paraId="18AB4DC8" w15:done="0"/>
  <w15:commentEx w15:paraId="69C0AD64" w15:done="0"/>
  <w15:commentEx w15:paraId="7E72DF08" w15:done="0"/>
  <w15:commentEx w15:paraId="4E075A00" w15:done="0"/>
  <w15:commentEx w15:paraId="0B1495BC" w15:done="0"/>
  <w15:commentEx w15:paraId="5518056F" w15:done="0"/>
  <w15:commentEx w15:paraId="18EBAD41" w15:done="0"/>
  <w15:commentEx w15:paraId="271D3715" w15:done="0"/>
  <w15:commentEx w15:paraId="2DEFCEB3"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76BFABC8" w15:done="0"/>
  <w15:commentEx w15:paraId="0146B8F5" w15:done="0"/>
  <w15:commentEx w15:paraId="6540D6A0" w15:done="0"/>
  <w15:commentEx w15:paraId="50BFB02A"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625BA9EF" w15:done="0"/>
  <w15:commentEx w15:paraId="5F41198A" w15:done="0"/>
  <w15:commentEx w15:paraId="4EF9F6C4" w15:done="0"/>
  <w15:commentEx w15:paraId="3BD927B8" w15:done="0"/>
  <w15:commentEx w15:paraId="4053B614" w15:done="0"/>
  <w15:commentEx w15:paraId="1D63F86E" w15:done="0"/>
  <w15:commentEx w15:paraId="00892C64" w15:done="0"/>
  <w15:commentEx w15:paraId="1DCB456D" w15:done="0"/>
  <w15:commentEx w15:paraId="21E2597B" w15:done="0"/>
  <w15:commentEx w15:paraId="4FDA89F9" w15:done="0"/>
  <w15:commentEx w15:paraId="10362B3B" w15:done="0"/>
  <w15:commentEx w15:paraId="3196880A" w15:done="0"/>
  <w15:commentEx w15:paraId="64D6274D" w15:done="0"/>
  <w15:commentEx w15:paraId="441725A4" w15:done="0"/>
  <w15:commentEx w15:paraId="76D40DD3" w15:done="0"/>
  <w15:commentEx w15:paraId="00955FC3" w15:done="0"/>
  <w15:commentEx w15:paraId="5F223146" w15:done="0"/>
  <w15:commentEx w15:paraId="76FEE5C5" w15:done="0"/>
  <w15:commentEx w15:paraId="365D84FA" w15:done="0"/>
  <w15:commentEx w15:paraId="534F2FB1" w15:done="0"/>
  <w15:commentEx w15:paraId="5E85AD8A" w15:done="0"/>
  <w15:commentEx w15:paraId="572714E6"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67E505D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310627" w14:textId="77777777" w:rsidR="00C65A35" w:rsidRDefault="00C65A35">
      <w:r>
        <w:separator/>
      </w:r>
    </w:p>
  </w:endnote>
  <w:endnote w:type="continuationSeparator" w:id="0">
    <w:p w14:paraId="24923F10" w14:textId="77777777" w:rsidR="00C65A35" w:rsidRDefault="00C65A35">
      <w:r>
        <w:continuationSeparator/>
      </w:r>
    </w:p>
  </w:endnote>
  <w:endnote w:type="continuationNotice" w:id="1">
    <w:p w14:paraId="61A58641" w14:textId="77777777" w:rsidR="00C65A35" w:rsidRDefault="00C65A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8A6D5D" w:rsidRDefault="008A6D5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C12782" w14:textId="77777777" w:rsidR="00C65A35" w:rsidRDefault="00C65A35"/>
  </w:footnote>
  <w:footnote w:type="continuationSeparator" w:id="0">
    <w:p w14:paraId="2406C518" w14:textId="77777777" w:rsidR="00C65A35" w:rsidRDefault="00C65A35">
      <w:r>
        <w:continuationSeparator/>
      </w:r>
    </w:p>
  </w:footnote>
  <w:footnote w:type="continuationNotice" w:id="1">
    <w:p w14:paraId="222B94C2" w14:textId="77777777" w:rsidR="00C65A35" w:rsidRDefault="00C65A35"/>
  </w:footnote>
  <w:footnote w:id="2">
    <w:p w14:paraId="028197A5" w14:textId="7184BA3A" w:rsidR="008A6D5D" w:rsidRPr="00EC601F" w:rsidRDefault="008A6D5D">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8A6D5D" w:rsidRPr="008A0017" w:rsidRDefault="008A6D5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8A6D5D" w:rsidRPr="00EC4695" w:rsidRDefault="008A6D5D"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8A6D5D" w:rsidRPr="006940C0" w:rsidRDefault="008A6D5D">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8A6D5D" w:rsidRPr="00573D63" w:rsidRDefault="008A6D5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8A6D5D" w:rsidRPr="00C8402F" w:rsidRDefault="008A6D5D">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8A6D5D" w:rsidRPr="000159B7" w:rsidRDefault="008A6D5D"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45A33932" w:rsidR="008A6D5D" w:rsidRPr="00D211A7" w:rsidRDefault="008A6D5D"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w:t>
      </w:r>
      <w:r w:rsidR="00BE0724">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8A6D5D" w:rsidRPr="00DE0578" w:rsidRDefault="008A6D5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7777777" w:rsidR="008A6D5D" w:rsidRPr="00BA4C32" w:rsidRDefault="008A6D5D">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14:paraId="613C5F52" w14:textId="77777777" w:rsidR="008A6D5D" w:rsidRPr="008972A8" w:rsidRDefault="008A6D5D"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5BB1A22F" w:rsidR="008A6D5D" w:rsidRDefault="008A6D5D">
    <w:pPr>
      <w:framePr w:wrap="auto" w:vAnchor="text" w:hAnchor="margin" w:xAlign="right" w:y="1"/>
    </w:pPr>
    <w:r>
      <w:fldChar w:fldCharType="begin"/>
    </w:r>
    <w:r>
      <w:instrText xml:space="preserve">PAGE  </w:instrText>
    </w:r>
    <w:r>
      <w:fldChar w:fldCharType="separate"/>
    </w:r>
    <w:r w:rsidR="006E0581">
      <w:rPr>
        <w:noProof/>
      </w:rPr>
      <w:t>20</w:t>
    </w:r>
    <w:r>
      <w:fldChar w:fldCharType="end"/>
    </w:r>
  </w:p>
  <w:p w14:paraId="598C0730" w14:textId="77777777" w:rsidR="008A6D5D" w:rsidRDefault="008A6D5D">
    <w:pPr>
      <w:ind w:right="360"/>
    </w:pPr>
    <w:r>
      <w:t>Studienarbeit – Verteilte Systeme</w:t>
    </w:r>
  </w:p>
  <w:p w14:paraId="6BFC936D" w14:textId="77777777" w:rsidR="008A6D5D" w:rsidRDefault="008A6D5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1"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1"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1"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3"/>
  </w:num>
  <w:num w:numId="3">
    <w:abstractNumId w:val="13"/>
    <w:lvlOverride w:ilvl="0">
      <w:lvl w:ilvl="0">
        <w:start w:val="1"/>
        <w:numFmt w:val="decimal"/>
        <w:lvlText w:val="%1."/>
        <w:legacy w:legacy="1" w:legacySpace="0" w:legacyIndent="360"/>
        <w:lvlJc w:val="left"/>
        <w:pPr>
          <w:ind w:left="360" w:hanging="360"/>
        </w:pPr>
      </w:lvl>
    </w:lvlOverride>
  </w:num>
  <w:num w:numId="4">
    <w:abstractNumId w:val="13"/>
    <w:lvlOverride w:ilvl="0">
      <w:lvl w:ilvl="0">
        <w:start w:val="1"/>
        <w:numFmt w:val="decimal"/>
        <w:lvlText w:val="%1."/>
        <w:legacy w:legacy="1" w:legacySpace="0" w:legacyIndent="360"/>
        <w:lvlJc w:val="left"/>
        <w:pPr>
          <w:ind w:left="360" w:hanging="360"/>
        </w:pPr>
      </w:lvl>
    </w:lvlOverride>
  </w:num>
  <w:num w:numId="5">
    <w:abstractNumId w:val="13"/>
    <w:lvlOverride w:ilvl="0">
      <w:lvl w:ilvl="0">
        <w:start w:val="1"/>
        <w:numFmt w:val="decimal"/>
        <w:lvlText w:val="%1."/>
        <w:legacy w:legacy="1" w:legacySpace="0" w:legacyIndent="360"/>
        <w:lvlJc w:val="left"/>
        <w:pPr>
          <w:ind w:left="360" w:hanging="360"/>
        </w:pPr>
      </w:lvl>
    </w:lvlOverride>
  </w:num>
  <w:num w:numId="6">
    <w:abstractNumId w:val="19"/>
  </w:num>
  <w:num w:numId="7">
    <w:abstractNumId w:val="19"/>
    <w:lvlOverride w:ilvl="0">
      <w:lvl w:ilvl="0">
        <w:start w:val="1"/>
        <w:numFmt w:val="decimal"/>
        <w:lvlText w:val="%1."/>
        <w:legacy w:legacy="1" w:legacySpace="0" w:legacyIndent="360"/>
        <w:lvlJc w:val="left"/>
        <w:pPr>
          <w:ind w:left="360" w:hanging="360"/>
        </w:pPr>
      </w:lvl>
    </w:lvlOverride>
  </w:num>
  <w:num w:numId="8">
    <w:abstractNumId w:val="19"/>
    <w:lvlOverride w:ilvl="0">
      <w:lvl w:ilvl="0">
        <w:start w:val="1"/>
        <w:numFmt w:val="decimal"/>
        <w:lvlText w:val="%1."/>
        <w:legacy w:legacy="1" w:legacySpace="0" w:legacyIndent="360"/>
        <w:lvlJc w:val="left"/>
        <w:pPr>
          <w:ind w:left="360" w:hanging="360"/>
        </w:pPr>
      </w:lvl>
    </w:lvlOverride>
  </w:num>
  <w:num w:numId="9">
    <w:abstractNumId w:val="19"/>
    <w:lvlOverride w:ilvl="0">
      <w:lvl w:ilvl="0">
        <w:start w:val="1"/>
        <w:numFmt w:val="decimal"/>
        <w:lvlText w:val="%1."/>
        <w:legacy w:legacy="1" w:legacySpace="0" w:legacyIndent="360"/>
        <w:lvlJc w:val="left"/>
        <w:pPr>
          <w:ind w:left="360" w:hanging="360"/>
        </w:pPr>
      </w:lvl>
    </w:lvlOverride>
  </w:num>
  <w:num w:numId="10">
    <w:abstractNumId w:val="19"/>
    <w:lvlOverride w:ilvl="0">
      <w:lvl w:ilvl="0">
        <w:start w:val="1"/>
        <w:numFmt w:val="decimal"/>
        <w:lvlText w:val="%1."/>
        <w:legacy w:legacy="1" w:legacySpace="0" w:legacyIndent="360"/>
        <w:lvlJc w:val="left"/>
        <w:pPr>
          <w:ind w:left="360" w:hanging="360"/>
        </w:pPr>
      </w:lvl>
    </w:lvlOverride>
  </w:num>
  <w:num w:numId="11">
    <w:abstractNumId w:val="19"/>
    <w:lvlOverride w:ilvl="0">
      <w:lvl w:ilvl="0">
        <w:start w:val="1"/>
        <w:numFmt w:val="decimal"/>
        <w:lvlText w:val="%1."/>
        <w:legacy w:legacy="1" w:legacySpace="0" w:legacyIndent="360"/>
        <w:lvlJc w:val="left"/>
        <w:pPr>
          <w:ind w:left="360" w:hanging="360"/>
        </w:pPr>
      </w:lvl>
    </w:lvlOverride>
  </w:num>
  <w:num w:numId="12">
    <w:abstractNumId w:val="15"/>
  </w:num>
  <w:num w:numId="13">
    <w:abstractNumId w:val="6"/>
  </w:num>
  <w:num w:numId="14">
    <w:abstractNumId w:val="22"/>
  </w:num>
  <w:num w:numId="15">
    <w:abstractNumId w:val="20"/>
  </w:num>
  <w:num w:numId="16">
    <w:abstractNumId w:val="32"/>
  </w:num>
  <w:num w:numId="17">
    <w:abstractNumId w:val="12"/>
  </w:num>
  <w:num w:numId="18">
    <w:abstractNumId w:val="10"/>
  </w:num>
  <w:num w:numId="19">
    <w:abstractNumId w:val="30"/>
  </w:num>
  <w:num w:numId="20">
    <w:abstractNumId w:val="16"/>
  </w:num>
  <w:num w:numId="21">
    <w:abstractNumId w:val="21"/>
  </w:num>
  <w:num w:numId="22">
    <w:abstractNumId w:val="2"/>
  </w:num>
  <w:num w:numId="23">
    <w:abstractNumId w:val="3"/>
  </w:num>
  <w:num w:numId="24">
    <w:abstractNumId w:val="8"/>
  </w:num>
  <w:num w:numId="25">
    <w:abstractNumId w:val="18"/>
  </w:num>
  <w:num w:numId="26">
    <w:abstractNumId w:val="24"/>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6"/>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num>
  <w:num w:numId="32">
    <w:abstractNumId w:val="14"/>
  </w:num>
  <w:num w:numId="33">
    <w:abstractNumId w:val="29"/>
  </w:num>
  <w:num w:numId="34">
    <w:abstractNumId w:val="27"/>
  </w:num>
  <w:num w:numId="35">
    <w:abstractNumId w:val="25"/>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3"/>
  </w:num>
  <w:num w:numId="38">
    <w:abstractNumId w:val="31"/>
  </w:num>
  <w:num w:numId="39">
    <w:abstractNumId w:val="4"/>
  </w:num>
  <w:num w:numId="40">
    <w:abstractNumId w:val="28"/>
  </w:num>
  <w:num w:numId="41">
    <w:abstractNumId w:val="9"/>
  </w:num>
  <w:num w:numId="42">
    <w:abstractNumId w:val="0"/>
  </w:num>
  <w:num w:numId="43">
    <w:abstractNumId w:val="11"/>
  </w:num>
  <w:num w:numId="44">
    <w:abstractNumId w:val="17"/>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 w:numId="4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2908"/>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758"/>
    <w:rsid w:val="000A1BF5"/>
    <w:rsid w:val="000A5242"/>
    <w:rsid w:val="000A5AE3"/>
    <w:rsid w:val="000A5BA9"/>
    <w:rsid w:val="000B5128"/>
    <w:rsid w:val="000D0E95"/>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2591"/>
    <w:rsid w:val="001831A0"/>
    <w:rsid w:val="001834CB"/>
    <w:rsid w:val="00183559"/>
    <w:rsid w:val="00190F9A"/>
    <w:rsid w:val="00193278"/>
    <w:rsid w:val="001A6CCB"/>
    <w:rsid w:val="001A727A"/>
    <w:rsid w:val="001A742D"/>
    <w:rsid w:val="001B50E6"/>
    <w:rsid w:val="001D4BD0"/>
    <w:rsid w:val="001D53EB"/>
    <w:rsid w:val="001D5724"/>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3126B"/>
    <w:rsid w:val="00240812"/>
    <w:rsid w:val="002417DB"/>
    <w:rsid w:val="00245A67"/>
    <w:rsid w:val="00257340"/>
    <w:rsid w:val="00261D05"/>
    <w:rsid w:val="002620BB"/>
    <w:rsid w:val="00263241"/>
    <w:rsid w:val="0026359E"/>
    <w:rsid w:val="00270018"/>
    <w:rsid w:val="00270539"/>
    <w:rsid w:val="00291769"/>
    <w:rsid w:val="002A2E07"/>
    <w:rsid w:val="002A3A2A"/>
    <w:rsid w:val="002A41D8"/>
    <w:rsid w:val="002A4E24"/>
    <w:rsid w:val="002B1B6C"/>
    <w:rsid w:val="002B2111"/>
    <w:rsid w:val="002B39CD"/>
    <w:rsid w:val="002C1F32"/>
    <w:rsid w:val="002C4FD9"/>
    <w:rsid w:val="002C563B"/>
    <w:rsid w:val="002C6248"/>
    <w:rsid w:val="002D2EDE"/>
    <w:rsid w:val="002D39A4"/>
    <w:rsid w:val="002D6EDE"/>
    <w:rsid w:val="002E0048"/>
    <w:rsid w:val="002E03FB"/>
    <w:rsid w:val="002E4B98"/>
    <w:rsid w:val="002E5A67"/>
    <w:rsid w:val="002E6A9B"/>
    <w:rsid w:val="002F6DA6"/>
    <w:rsid w:val="003014AC"/>
    <w:rsid w:val="0030313B"/>
    <w:rsid w:val="00305D64"/>
    <w:rsid w:val="00310DA8"/>
    <w:rsid w:val="00312283"/>
    <w:rsid w:val="00313F2F"/>
    <w:rsid w:val="00314C7D"/>
    <w:rsid w:val="003164F5"/>
    <w:rsid w:val="00332E98"/>
    <w:rsid w:val="00334C92"/>
    <w:rsid w:val="003448E4"/>
    <w:rsid w:val="00345365"/>
    <w:rsid w:val="00346CF5"/>
    <w:rsid w:val="00355199"/>
    <w:rsid w:val="00357378"/>
    <w:rsid w:val="00360C6D"/>
    <w:rsid w:val="00361D59"/>
    <w:rsid w:val="00362F38"/>
    <w:rsid w:val="003703C0"/>
    <w:rsid w:val="00370B29"/>
    <w:rsid w:val="0037362F"/>
    <w:rsid w:val="003744B5"/>
    <w:rsid w:val="003801C2"/>
    <w:rsid w:val="00396DE7"/>
    <w:rsid w:val="00397D95"/>
    <w:rsid w:val="003B0259"/>
    <w:rsid w:val="003B1C38"/>
    <w:rsid w:val="003B3148"/>
    <w:rsid w:val="003B44FF"/>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94CCB"/>
    <w:rsid w:val="004A2281"/>
    <w:rsid w:val="004A35EE"/>
    <w:rsid w:val="004A3F76"/>
    <w:rsid w:val="004A6974"/>
    <w:rsid w:val="004B3D2F"/>
    <w:rsid w:val="004B4DF1"/>
    <w:rsid w:val="004B5266"/>
    <w:rsid w:val="004C0A06"/>
    <w:rsid w:val="004C1675"/>
    <w:rsid w:val="004C3A5F"/>
    <w:rsid w:val="004C7E9F"/>
    <w:rsid w:val="004D171C"/>
    <w:rsid w:val="004D5FC5"/>
    <w:rsid w:val="004D6DFB"/>
    <w:rsid w:val="004D7E2C"/>
    <w:rsid w:val="004F0950"/>
    <w:rsid w:val="004F34D3"/>
    <w:rsid w:val="004F4F54"/>
    <w:rsid w:val="004F5553"/>
    <w:rsid w:val="004F74AE"/>
    <w:rsid w:val="00506B6A"/>
    <w:rsid w:val="00510C24"/>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6EDA"/>
    <w:rsid w:val="00567279"/>
    <w:rsid w:val="00573D63"/>
    <w:rsid w:val="00574610"/>
    <w:rsid w:val="005749F2"/>
    <w:rsid w:val="00587DEE"/>
    <w:rsid w:val="00590209"/>
    <w:rsid w:val="005934BF"/>
    <w:rsid w:val="00595E35"/>
    <w:rsid w:val="00597EE5"/>
    <w:rsid w:val="005A78B6"/>
    <w:rsid w:val="005A7ADE"/>
    <w:rsid w:val="005B0A45"/>
    <w:rsid w:val="005B3A08"/>
    <w:rsid w:val="005C0F7C"/>
    <w:rsid w:val="005C1789"/>
    <w:rsid w:val="005C7C66"/>
    <w:rsid w:val="005D1819"/>
    <w:rsid w:val="005E4407"/>
    <w:rsid w:val="005F416B"/>
    <w:rsid w:val="005F73BA"/>
    <w:rsid w:val="00601DA5"/>
    <w:rsid w:val="00606505"/>
    <w:rsid w:val="0061572C"/>
    <w:rsid w:val="006225CA"/>
    <w:rsid w:val="006235AE"/>
    <w:rsid w:val="006269E0"/>
    <w:rsid w:val="00627F18"/>
    <w:rsid w:val="00634DA3"/>
    <w:rsid w:val="006366C4"/>
    <w:rsid w:val="00636A6D"/>
    <w:rsid w:val="00640F0B"/>
    <w:rsid w:val="00641A4D"/>
    <w:rsid w:val="006425E3"/>
    <w:rsid w:val="0064330C"/>
    <w:rsid w:val="00644C3E"/>
    <w:rsid w:val="006526C6"/>
    <w:rsid w:val="00652D56"/>
    <w:rsid w:val="00653AE7"/>
    <w:rsid w:val="006564BD"/>
    <w:rsid w:val="00662806"/>
    <w:rsid w:val="00665576"/>
    <w:rsid w:val="006730F2"/>
    <w:rsid w:val="00673CE1"/>
    <w:rsid w:val="006740E1"/>
    <w:rsid w:val="00675A96"/>
    <w:rsid w:val="006860FB"/>
    <w:rsid w:val="00692FCD"/>
    <w:rsid w:val="006940C0"/>
    <w:rsid w:val="00694439"/>
    <w:rsid w:val="00695FC2"/>
    <w:rsid w:val="006976D0"/>
    <w:rsid w:val="006B5C60"/>
    <w:rsid w:val="006C0FE8"/>
    <w:rsid w:val="006C3494"/>
    <w:rsid w:val="006C4F8A"/>
    <w:rsid w:val="006C647C"/>
    <w:rsid w:val="006D7C6B"/>
    <w:rsid w:val="006E0581"/>
    <w:rsid w:val="006E07E6"/>
    <w:rsid w:val="006E57EE"/>
    <w:rsid w:val="006F275F"/>
    <w:rsid w:val="006F4EBF"/>
    <w:rsid w:val="007035EB"/>
    <w:rsid w:val="00713127"/>
    <w:rsid w:val="00715E7C"/>
    <w:rsid w:val="00716D5D"/>
    <w:rsid w:val="00727C44"/>
    <w:rsid w:val="00731078"/>
    <w:rsid w:val="00731F04"/>
    <w:rsid w:val="007427CC"/>
    <w:rsid w:val="007460B1"/>
    <w:rsid w:val="0074640D"/>
    <w:rsid w:val="00752DE8"/>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D75EB"/>
    <w:rsid w:val="007E151D"/>
    <w:rsid w:val="007E3DF2"/>
    <w:rsid w:val="007E7255"/>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68C9"/>
    <w:rsid w:val="00866BE2"/>
    <w:rsid w:val="00867D78"/>
    <w:rsid w:val="00870053"/>
    <w:rsid w:val="0087199E"/>
    <w:rsid w:val="008746F6"/>
    <w:rsid w:val="0087494A"/>
    <w:rsid w:val="00882031"/>
    <w:rsid w:val="008839BA"/>
    <w:rsid w:val="00884945"/>
    <w:rsid w:val="00884CB7"/>
    <w:rsid w:val="008972A8"/>
    <w:rsid w:val="0089788C"/>
    <w:rsid w:val="008A0017"/>
    <w:rsid w:val="008A6D5D"/>
    <w:rsid w:val="008A7497"/>
    <w:rsid w:val="008B1CEB"/>
    <w:rsid w:val="008B4196"/>
    <w:rsid w:val="008C630A"/>
    <w:rsid w:val="008C66BA"/>
    <w:rsid w:val="008D0A2C"/>
    <w:rsid w:val="008D19BB"/>
    <w:rsid w:val="008E5F1A"/>
    <w:rsid w:val="008E6394"/>
    <w:rsid w:val="008F0426"/>
    <w:rsid w:val="008F0673"/>
    <w:rsid w:val="008F6C22"/>
    <w:rsid w:val="008F79BE"/>
    <w:rsid w:val="0090035C"/>
    <w:rsid w:val="00906B9B"/>
    <w:rsid w:val="00910FCB"/>
    <w:rsid w:val="00912675"/>
    <w:rsid w:val="0091688D"/>
    <w:rsid w:val="00920348"/>
    <w:rsid w:val="0092049D"/>
    <w:rsid w:val="009241B2"/>
    <w:rsid w:val="00924ED0"/>
    <w:rsid w:val="00930538"/>
    <w:rsid w:val="00931648"/>
    <w:rsid w:val="00933495"/>
    <w:rsid w:val="00934890"/>
    <w:rsid w:val="009370DA"/>
    <w:rsid w:val="009407D3"/>
    <w:rsid w:val="0094312F"/>
    <w:rsid w:val="0094599C"/>
    <w:rsid w:val="00953ECF"/>
    <w:rsid w:val="00956C54"/>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E6CC3"/>
    <w:rsid w:val="009F423C"/>
    <w:rsid w:val="009F4356"/>
    <w:rsid w:val="00A00EF4"/>
    <w:rsid w:val="00A04005"/>
    <w:rsid w:val="00A0620B"/>
    <w:rsid w:val="00A138DC"/>
    <w:rsid w:val="00A209B0"/>
    <w:rsid w:val="00A23089"/>
    <w:rsid w:val="00A25CFC"/>
    <w:rsid w:val="00A2652C"/>
    <w:rsid w:val="00A26C23"/>
    <w:rsid w:val="00A310CB"/>
    <w:rsid w:val="00A40554"/>
    <w:rsid w:val="00A41C50"/>
    <w:rsid w:val="00A454CE"/>
    <w:rsid w:val="00A467EE"/>
    <w:rsid w:val="00A53279"/>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12BFF"/>
    <w:rsid w:val="00B216B2"/>
    <w:rsid w:val="00B22FA8"/>
    <w:rsid w:val="00B24465"/>
    <w:rsid w:val="00B2576A"/>
    <w:rsid w:val="00B27EF4"/>
    <w:rsid w:val="00B32979"/>
    <w:rsid w:val="00B364D9"/>
    <w:rsid w:val="00B37787"/>
    <w:rsid w:val="00B43E75"/>
    <w:rsid w:val="00B52FD2"/>
    <w:rsid w:val="00B60A22"/>
    <w:rsid w:val="00B62D35"/>
    <w:rsid w:val="00B63F04"/>
    <w:rsid w:val="00B64FA2"/>
    <w:rsid w:val="00B704B6"/>
    <w:rsid w:val="00B7304C"/>
    <w:rsid w:val="00B81650"/>
    <w:rsid w:val="00B923B0"/>
    <w:rsid w:val="00B94129"/>
    <w:rsid w:val="00B96749"/>
    <w:rsid w:val="00BA089E"/>
    <w:rsid w:val="00BA4C32"/>
    <w:rsid w:val="00BB14A6"/>
    <w:rsid w:val="00BB1B4C"/>
    <w:rsid w:val="00BB635C"/>
    <w:rsid w:val="00BC4168"/>
    <w:rsid w:val="00BC62C0"/>
    <w:rsid w:val="00BC72ED"/>
    <w:rsid w:val="00BD69A2"/>
    <w:rsid w:val="00BE0724"/>
    <w:rsid w:val="00BE28B0"/>
    <w:rsid w:val="00BE4277"/>
    <w:rsid w:val="00BE4C93"/>
    <w:rsid w:val="00BF476B"/>
    <w:rsid w:val="00BF52E0"/>
    <w:rsid w:val="00BF5926"/>
    <w:rsid w:val="00BF67B2"/>
    <w:rsid w:val="00C00908"/>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65A35"/>
    <w:rsid w:val="00C71246"/>
    <w:rsid w:val="00C71F17"/>
    <w:rsid w:val="00C73172"/>
    <w:rsid w:val="00C762F7"/>
    <w:rsid w:val="00C8402F"/>
    <w:rsid w:val="00C8550B"/>
    <w:rsid w:val="00C92EA8"/>
    <w:rsid w:val="00C94FA7"/>
    <w:rsid w:val="00CA3CDA"/>
    <w:rsid w:val="00CA6573"/>
    <w:rsid w:val="00CB0BDD"/>
    <w:rsid w:val="00CB314C"/>
    <w:rsid w:val="00CB7185"/>
    <w:rsid w:val="00CD14CD"/>
    <w:rsid w:val="00CD1AD7"/>
    <w:rsid w:val="00CD3CC4"/>
    <w:rsid w:val="00CD41B9"/>
    <w:rsid w:val="00CD7A64"/>
    <w:rsid w:val="00CD7FB7"/>
    <w:rsid w:val="00CF1A93"/>
    <w:rsid w:val="00CF3D38"/>
    <w:rsid w:val="00CF6570"/>
    <w:rsid w:val="00D064F5"/>
    <w:rsid w:val="00D069A4"/>
    <w:rsid w:val="00D102B3"/>
    <w:rsid w:val="00D13DB2"/>
    <w:rsid w:val="00D211A7"/>
    <w:rsid w:val="00D22963"/>
    <w:rsid w:val="00D32832"/>
    <w:rsid w:val="00D365D2"/>
    <w:rsid w:val="00D40B38"/>
    <w:rsid w:val="00D4532A"/>
    <w:rsid w:val="00D51C3B"/>
    <w:rsid w:val="00D52690"/>
    <w:rsid w:val="00D611CB"/>
    <w:rsid w:val="00D6191E"/>
    <w:rsid w:val="00D62CD2"/>
    <w:rsid w:val="00D6468F"/>
    <w:rsid w:val="00D742C4"/>
    <w:rsid w:val="00D772EE"/>
    <w:rsid w:val="00D839E7"/>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D72AC"/>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453E"/>
    <w:rsid w:val="00E37277"/>
    <w:rsid w:val="00E45FD3"/>
    <w:rsid w:val="00E4752B"/>
    <w:rsid w:val="00E47948"/>
    <w:rsid w:val="00E60806"/>
    <w:rsid w:val="00E631E7"/>
    <w:rsid w:val="00E635D5"/>
    <w:rsid w:val="00E76658"/>
    <w:rsid w:val="00E81471"/>
    <w:rsid w:val="00E82E24"/>
    <w:rsid w:val="00EA04EB"/>
    <w:rsid w:val="00EA2F13"/>
    <w:rsid w:val="00EA46D5"/>
    <w:rsid w:val="00EB2027"/>
    <w:rsid w:val="00EB27EA"/>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0935"/>
    <w:rsid w:val="00F5396F"/>
    <w:rsid w:val="00F54C40"/>
    <w:rsid w:val="00F56503"/>
    <w:rsid w:val="00F602AB"/>
    <w:rsid w:val="00F62D48"/>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F22E4-FAB8-4EDC-8102-765D1922B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71</Words>
  <Characters>69751</Characters>
  <Application>Microsoft Office Word</Application>
  <DocSecurity>0</DocSecurity>
  <Lines>581</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66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5</cp:revision>
  <cp:lastPrinted>2004-03-23T09:00:00Z</cp:lastPrinted>
  <dcterms:created xsi:type="dcterms:W3CDTF">2016-12-22T23:15:00Z</dcterms:created>
  <dcterms:modified xsi:type="dcterms:W3CDTF">2016-12-23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